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DC752" w14:textId="5A52B731" w:rsidR="00E53368" w:rsidRDefault="002E4B3F" w:rsidP="00E53368">
      <w:pPr>
        <w:spacing w:line="360" w:lineRule="auto"/>
        <w:jc w:val="center"/>
        <w:rPr>
          <w:sz w:val="28"/>
        </w:rPr>
      </w:pPr>
      <w:bookmarkStart w:id="0" w:name="_Toc19451061"/>
      <w:bookmarkStart w:id="1" w:name="_Toc19451111"/>
      <w:r w:rsidRPr="005711B0">
        <w:rPr>
          <w:noProof/>
          <w:lang w:val="en-US" w:eastAsia="en-US"/>
        </w:rPr>
        <w:drawing>
          <wp:inline distT="0" distB="0" distL="0" distR="0" wp14:anchorId="395AAA9A" wp14:editId="756D8C27">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594809C" w14:textId="77777777" w:rsidR="00E53368" w:rsidRPr="00CD2BCF" w:rsidRDefault="00E53368" w:rsidP="00E53368">
      <w:pPr>
        <w:spacing w:line="360" w:lineRule="auto"/>
        <w:jc w:val="center"/>
        <w:rPr>
          <w:sz w:val="28"/>
          <w:szCs w:val="28"/>
        </w:rPr>
      </w:pPr>
      <w:r w:rsidRPr="000F5462">
        <w:rPr>
          <w:sz w:val="28"/>
        </w:rPr>
        <w:t>VILNIA</w:t>
      </w:r>
      <w:r w:rsidRPr="00CD2BCF">
        <w:rPr>
          <w:sz w:val="28"/>
          <w:szCs w:val="28"/>
        </w:rPr>
        <w:t>US GEDIMINO TECHNIKOS UNIVERSITETAS</w:t>
      </w:r>
    </w:p>
    <w:p w14:paraId="3D16C91F" w14:textId="77777777" w:rsidR="00E53368" w:rsidRPr="00CD2BCF" w:rsidRDefault="00E53368" w:rsidP="00E53368">
      <w:pPr>
        <w:spacing w:line="360" w:lineRule="auto"/>
        <w:jc w:val="center"/>
        <w:rPr>
          <w:b/>
          <w:i/>
          <w:iCs/>
          <w:caps/>
        </w:rPr>
      </w:pPr>
      <w:r w:rsidRPr="00CD2BCF">
        <w:rPr>
          <w:caps/>
        </w:rPr>
        <w:t>verslo vadybos fakultetas</w:t>
      </w:r>
    </w:p>
    <w:p w14:paraId="2E2E8C0B"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4ABF5D69" w14:textId="77777777" w:rsidR="00E53368" w:rsidRDefault="00E53368" w:rsidP="00E53368">
      <w:pPr>
        <w:spacing w:line="360" w:lineRule="auto"/>
        <w:jc w:val="center"/>
      </w:pPr>
    </w:p>
    <w:p w14:paraId="2A6F4FB3" w14:textId="77777777" w:rsidR="00E53368" w:rsidRDefault="00E53368" w:rsidP="00E53368">
      <w:pPr>
        <w:spacing w:line="360" w:lineRule="auto"/>
        <w:jc w:val="center"/>
      </w:pPr>
    </w:p>
    <w:p w14:paraId="0B51559B" w14:textId="77777777" w:rsidR="00E53368" w:rsidRDefault="00E53368" w:rsidP="00E53368">
      <w:pPr>
        <w:spacing w:line="360" w:lineRule="auto"/>
        <w:jc w:val="center"/>
      </w:pPr>
    </w:p>
    <w:p w14:paraId="4A4DCB0A" w14:textId="77777777" w:rsidR="00E53368" w:rsidRDefault="00E53368" w:rsidP="00E53368">
      <w:pPr>
        <w:spacing w:line="360" w:lineRule="auto"/>
        <w:jc w:val="center"/>
      </w:pPr>
    </w:p>
    <w:p w14:paraId="25730D29" w14:textId="77777777" w:rsidR="00E53368" w:rsidRDefault="00E53368" w:rsidP="00E53368">
      <w:pPr>
        <w:spacing w:line="360" w:lineRule="auto"/>
        <w:jc w:val="center"/>
      </w:pPr>
    </w:p>
    <w:p w14:paraId="49CC9F28" w14:textId="77777777" w:rsidR="00E53368" w:rsidRPr="00B7597B" w:rsidRDefault="00E53368" w:rsidP="00E53368">
      <w:pPr>
        <w:spacing w:line="360" w:lineRule="auto"/>
        <w:jc w:val="center"/>
        <w:rPr>
          <w:color w:val="FF0000"/>
          <w:sz w:val="28"/>
          <w:szCs w:val="28"/>
        </w:rPr>
      </w:pPr>
      <w:r w:rsidRPr="00B7597B">
        <w:rPr>
          <w:color w:val="FF0000"/>
          <w:sz w:val="28"/>
          <w:szCs w:val="28"/>
        </w:rPr>
        <w:t>Studento vardas, pavardė</w:t>
      </w:r>
    </w:p>
    <w:p w14:paraId="4A02A363" w14:textId="77777777" w:rsidR="00E53368" w:rsidRDefault="00E53368" w:rsidP="00E53368">
      <w:pPr>
        <w:spacing w:line="360" w:lineRule="auto"/>
        <w:jc w:val="center"/>
      </w:pPr>
    </w:p>
    <w:p w14:paraId="6242EF58" w14:textId="77777777" w:rsidR="00E53368" w:rsidRPr="00B7597B" w:rsidRDefault="00E53368" w:rsidP="00E53368">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3CE4EFC4" w14:textId="77777777" w:rsidR="00E53368" w:rsidRPr="00B7597B" w:rsidRDefault="00E53368" w:rsidP="00E53368">
      <w:pPr>
        <w:jc w:val="center"/>
        <w:rPr>
          <w:b/>
          <w:color w:val="FF0000"/>
          <w:sz w:val="28"/>
          <w:szCs w:val="28"/>
        </w:rPr>
      </w:pPr>
    </w:p>
    <w:p w14:paraId="35CF0227" w14:textId="77777777" w:rsidR="00E53368" w:rsidRPr="00B7597B" w:rsidRDefault="00E53368" w:rsidP="00E53368">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619264BD" w14:textId="77777777" w:rsidR="00E53368" w:rsidRDefault="00E53368" w:rsidP="00E53368">
      <w:pPr>
        <w:jc w:val="center"/>
      </w:pPr>
    </w:p>
    <w:p w14:paraId="482F86F1" w14:textId="77777777" w:rsidR="00E53368" w:rsidRDefault="00E53368" w:rsidP="00E53368">
      <w:pPr>
        <w:jc w:val="center"/>
      </w:pPr>
    </w:p>
    <w:p w14:paraId="6258B50C" w14:textId="77777777" w:rsidR="00E53368" w:rsidRPr="00363F2A" w:rsidRDefault="00E53368" w:rsidP="00E53368">
      <w:pPr>
        <w:jc w:val="center"/>
        <w:rPr>
          <w:i/>
          <w:iCs/>
          <w:sz w:val="28"/>
          <w:szCs w:val="28"/>
          <w:vertAlign w:val="superscript"/>
        </w:rPr>
      </w:pPr>
      <w:r w:rsidRPr="00363F2A">
        <w:rPr>
          <w:sz w:val="28"/>
          <w:szCs w:val="28"/>
        </w:rPr>
        <w:t>Baigiamasis bakalauro darbas</w:t>
      </w:r>
    </w:p>
    <w:p w14:paraId="002683FA" w14:textId="77777777" w:rsidR="00E53368" w:rsidRPr="00A5595E" w:rsidRDefault="00E53368" w:rsidP="00E53368">
      <w:pPr>
        <w:spacing w:line="360" w:lineRule="auto"/>
        <w:jc w:val="center"/>
        <w:rPr>
          <w:color w:val="FF0000"/>
        </w:rPr>
      </w:pPr>
    </w:p>
    <w:p w14:paraId="60A1AF89" w14:textId="77777777" w:rsidR="00E53368" w:rsidRDefault="00E53368" w:rsidP="00E53368">
      <w:pPr>
        <w:spacing w:line="360" w:lineRule="auto"/>
        <w:jc w:val="center"/>
        <w:rPr>
          <w:rStyle w:val="Strong"/>
          <w:b w:val="0"/>
          <w:color w:val="000000"/>
        </w:rPr>
      </w:pPr>
      <w:r>
        <w:t xml:space="preserve">Verslo vadybos </w:t>
      </w:r>
      <w:r w:rsidRPr="00D6632D">
        <w:t>studijų programa, valstybinis kodas</w:t>
      </w:r>
      <w:r>
        <w:t xml:space="preserve"> </w:t>
      </w:r>
      <w:r w:rsidRPr="009E0A6E">
        <w:rPr>
          <w:rStyle w:val="Strong"/>
          <w:b w:val="0"/>
          <w:color w:val="000000"/>
        </w:rPr>
        <w:t>612N10007</w:t>
      </w:r>
    </w:p>
    <w:p w14:paraId="35D810EF" w14:textId="77777777" w:rsidR="00E53368" w:rsidRPr="00D6632D" w:rsidRDefault="00E53368" w:rsidP="00E53368">
      <w:pPr>
        <w:spacing w:line="360" w:lineRule="auto"/>
        <w:jc w:val="center"/>
        <w:rPr>
          <w:i/>
          <w:iCs/>
        </w:rPr>
      </w:pPr>
      <w:r>
        <w:rPr>
          <w:rStyle w:val="Strong"/>
          <w:b w:val="0"/>
          <w:color w:val="000000"/>
        </w:rPr>
        <w:t>Marketingo vadybos specializacija</w:t>
      </w:r>
    </w:p>
    <w:p w14:paraId="3D0E73D8" w14:textId="77777777" w:rsidR="00E53368" w:rsidRPr="00D6632D" w:rsidRDefault="00E53368" w:rsidP="00E53368">
      <w:pPr>
        <w:spacing w:line="360" w:lineRule="auto"/>
        <w:jc w:val="center"/>
        <w:rPr>
          <w:i/>
          <w:iCs/>
          <w:vertAlign w:val="superscript"/>
        </w:rPr>
      </w:pPr>
      <w:r w:rsidRPr="009E0A6E">
        <w:rPr>
          <w:color w:val="000000"/>
        </w:rPr>
        <w:t>Verslo</w:t>
      </w:r>
      <w:r w:rsidRPr="009E0A6E">
        <w:t xml:space="preserve"> </w:t>
      </w:r>
      <w:r w:rsidRPr="00D6632D">
        <w:t>studijų kryptis</w:t>
      </w:r>
    </w:p>
    <w:p w14:paraId="6E7F0932" w14:textId="77777777" w:rsidR="00E53368" w:rsidRDefault="00E53368" w:rsidP="00E53368">
      <w:pPr>
        <w:spacing w:line="360" w:lineRule="auto"/>
        <w:jc w:val="center"/>
      </w:pPr>
    </w:p>
    <w:p w14:paraId="1A90BA4D" w14:textId="77777777" w:rsidR="00E53368" w:rsidRDefault="00E53368" w:rsidP="00E53368">
      <w:pPr>
        <w:spacing w:line="360" w:lineRule="auto"/>
        <w:jc w:val="center"/>
      </w:pPr>
    </w:p>
    <w:p w14:paraId="3D47EE78" w14:textId="77777777" w:rsidR="00E53368" w:rsidRDefault="00E53368" w:rsidP="00E53368">
      <w:pPr>
        <w:spacing w:line="360" w:lineRule="auto"/>
        <w:jc w:val="center"/>
      </w:pPr>
    </w:p>
    <w:p w14:paraId="0B944AE9" w14:textId="77777777" w:rsidR="00E53368" w:rsidRDefault="00E53368" w:rsidP="00E53368">
      <w:pPr>
        <w:spacing w:line="360" w:lineRule="auto"/>
        <w:jc w:val="center"/>
      </w:pPr>
    </w:p>
    <w:p w14:paraId="530A93E7" w14:textId="77777777" w:rsidR="00E53368" w:rsidRDefault="00E53368" w:rsidP="00E53368">
      <w:pPr>
        <w:spacing w:line="360" w:lineRule="auto"/>
        <w:jc w:val="center"/>
        <w:rPr>
          <w:i/>
          <w:iCs/>
        </w:rPr>
      </w:pPr>
    </w:p>
    <w:p w14:paraId="57D8D4CA" w14:textId="77777777" w:rsidR="00E53368" w:rsidRDefault="00E53368" w:rsidP="00E53368">
      <w:pPr>
        <w:spacing w:line="360" w:lineRule="auto"/>
        <w:jc w:val="center"/>
      </w:pPr>
    </w:p>
    <w:p w14:paraId="34683B5A" w14:textId="77777777" w:rsidR="00E53368" w:rsidRDefault="00E53368" w:rsidP="00E53368">
      <w:pPr>
        <w:spacing w:line="360" w:lineRule="auto"/>
        <w:jc w:val="center"/>
        <w:rPr>
          <w:sz w:val="20"/>
        </w:rPr>
      </w:pPr>
    </w:p>
    <w:p w14:paraId="1DB9A9BD" w14:textId="77777777" w:rsidR="00E53368" w:rsidRDefault="00E53368" w:rsidP="00E53368">
      <w:pPr>
        <w:spacing w:line="360" w:lineRule="auto"/>
        <w:jc w:val="center"/>
      </w:pPr>
    </w:p>
    <w:p w14:paraId="76B17A6B" w14:textId="77777777" w:rsidR="00E53368" w:rsidRDefault="00E53368" w:rsidP="00E53368">
      <w:pPr>
        <w:spacing w:line="360" w:lineRule="auto"/>
        <w:jc w:val="center"/>
      </w:pPr>
    </w:p>
    <w:p w14:paraId="11B25502" w14:textId="77777777" w:rsidR="00E53368" w:rsidRDefault="00E53368" w:rsidP="00E53368">
      <w:pPr>
        <w:spacing w:line="360" w:lineRule="auto"/>
        <w:jc w:val="center"/>
      </w:pPr>
    </w:p>
    <w:p w14:paraId="0173E40E" w14:textId="77777777" w:rsidR="00E53368" w:rsidRDefault="00E53368" w:rsidP="00E53368">
      <w:pPr>
        <w:spacing w:line="360" w:lineRule="auto"/>
        <w:jc w:val="center"/>
      </w:pPr>
    </w:p>
    <w:p w14:paraId="560094A6" w14:textId="77777777" w:rsidR="00E53368" w:rsidRDefault="00E53368" w:rsidP="00E53368">
      <w:pPr>
        <w:spacing w:line="360" w:lineRule="auto"/>
        <w:jc w:val="center"/>
      </w:pPr>
    </w:p>
    <w:p w14:paraId="6F537A8C" w14:textId="77777777" w:rsidR="00E53368" w:rsidRDefault="00E53368" w:rsidP="00E53368">
      <w:pPr>
        <w:jc w:val="center"/>
      </w:pPr>
      <w:r>
        <w:t>Vilnius, 20XX</w:t>
      </w:r>
    </w:p>
    <w:p w14:paraId="709134C8" w14:textId="77777777" w:rsidR="00E53368" w:rsidRPr="00F4050E" w:rsidRDefault="00E53368" w:rsidP="00E53368">
      <w:pPr>
        <w:jc w:val="center"/>
        <w:rPr>
          <w:sz w:val="28"/>
          <w:szCs w:val="28"/>
        </w:rPr>
      </w:pPr>
      <w:r>
        <w:br w:type="page"/>
      </w:r>
      <w:r w:rsidRPr="00F4050E">
        <w:rPr>
          <w:sz w:val="28"/>
          <w:szCs w:val="28"/>
        </w:rPr>
        <w:lastRenderedPageBreak/>
        <w:t>VILNIAUS GEDIMINO TECHNIKOS UNIVERSITETAS</w:t>
      </w:r>
    </w:p>
    <w:p w14:paraId="0DA2DA77" w14:textId="77777777" w:rsidR="00E53368" w:rsidRPr="005404EE" w:rsidRDefault="00E53368" w:rsidP="00E53368">
      <w:pPr>
        <w:spacing w:line="360" w:lineRule="auto"/>
        <w:jc w:val="center"/>
        <w:rPr>
          <w:i/>
          <w:iCs/>
          <w:caps/>
        </w:rPr>
      </w:pPr>
      <w:r>
        <w:rPr>
          <w:caps/>
        </w:rPr>
        <w:t xml:space="preserve">Verslo vadybos </w:t>
      </w:r>
      <w:r w:rsidRPr="005404EE">
        <w:rPr>
          <w:caps/>
        </w:rPr>
        <w:t>fakultetas</w:t>
      </w:r>
    </w:p>
    <w:p w14:paraId="3BA3B9CF"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131C04FB" w14:textId="77777777" w:rsidR="00E53368" w:rsidRDefault="00E53368" w:rsidP="00E53368">
      <w:pPr>
        <w:spacing w:line="360" w:lineRule="auto"/>
        <w:jc w:val="center"/>
      </w:pPr>
    </w:p>
    <w:p w14:paraId="34F7CF4D" w14:textId="77777777" w:rsidR="00E53368" w:rsidRDefault="00E53368" w:rsidP="00E53368">
      <w:pPr>
        <w:jc w:val="center"/>
      </w:pPr>
      <w:r>
        <w:t xml:space="preserve">                                                                                                   TVIRTINU</w:t>
      </w:r>
    </w:p>
    <w:p w14:paraId="21D886B4" w14:textId="77777777" w:rsidR="00E53368" w:rsidRDefault="00E53368" w:rsidP="00E53368">
      <w:pPr>
        <w:jc w:val="center"/>
      </w:pPr>
      <w:r>
        <w:tab/>
      </w:r>
      <w:r>
        <w:tab/>
      </w:r>
      <w:r>
        <w:tab/>
      </w:r>
      <w:r>
        <w:tab/>
      </w:r>
      <w:r>
        <w:tab/>
        <w:t>Katedros vedėja</w:t>
      </w:r>
    </w:p>
    <w:p w14:paraId="0AB4770B" w14:textId="77777777" w:rsidR="00E53368" w:rsidRDefault="00E53368" w:rsidP="009D62DE">
      <w:pPr>
        <w:pStyle w:val="BodyText"/>
        <w:ind w:left="6481"/>
        <w:rPr>
          <w:sz w:val="22"/>
        </w:rPr>
      </w:pPr>
      <w:r>
        <w:rPr>
          <w:sz w:val="22"/>
        </w:rPr>
        <w:t>______________________</w:t>
      </w:r>
    </w:p>
    <w:p w14:paraId="484797B2" w14:textId="77777777" w:rsidR="00E53368" w:rsidRDefault="00E53368" w:rsidP="00E53368">
      <w:pPr>
        <w:pStyle w:val="BodyText"/>
        <w:ind w:left="6480" w:firstLine="720"/>
        <w:jc w:val="center"/>
      </w:pPr>
      <w:r>
        <w:rPr>
          <w:sz w:val="16"/>
        </w:rPr>
        <w:t>(Parašas)</w:t>
      </w:r>
    </w:p>
    <w:p w14:paraId="7D935210" w14:textId="22A8B458" w:rsidR="00E53368" w:rsidRPr="00781F66" w:rsidRDefault="00E53368" w:rsidP="00E53368">
      <w:pPr>
        <w:pStyle w:val="BodyText"/>
        <w:ind w:left="5904"/>
        <w:rPr>
          <w:sz w:val="22"/>
          <w:szCs w:val="22"/>
          <w:u w:val="single"/>
        </w:rPr>
      </w:pPr>
      <w:r>
        <w:rPr>
          <w:sz w:val="22"/>
          <w:szCs w:val="22"/>
        </w:rPr>
        <w:t xml:space="preserve">          </w:t>
      </w:r>
      <w:bookmarkStart w:id="2" w:name="_GoBack"/>
      <w:bookmarkEnd w:id="2"/>
      <w:r>
        <w:rPr>
          <w:sz w:val="22"/>
          <w:szCs w:val="22"/>
          <w:u w:val="single"/>
        </w:rPr>
        <w:t xml:space="preserve">prof. </w:t>
      </w:r>
      <w:r w:rsidRPr="00781F66">
        <w:rPr>
          <w:sz w:val="22"/>
          <w:szCs w:val="22"/>
          <w:u w:val="single"/>
        </w:rPr>
        <w:t xml:space="preserve">dr. </w:t>
      </w:r>
      <w:r>
        <w:rPr>
          <w:sz w:val="22"/>
          <w:szCs w:val="22"/>
          <w:u w:val="single"/>
        </w:rPr>
        <w:t>Ilona Skačkauskienė</w:t>
      </w:r>
    </w:p>
    <w:p w14:paraId="17C03E2E" w14:textId="77777777" w:rsidR="00E53368" w:rsidRDefault="00E53368" w:rsidP="00E53368">
      <w:pPr>
        <w:pStyle w:val="BodyText"/>
        <w:ind w:left="6480" w:firstLine="720"/>
        <w:jc w:val="center"/>
        <w:rPr>
          <w:sz w:val="22"/>
        </w:rPr>
      </w:pPr>
      <w:r>
        <w:rPr>
          <w:sz w:val="16"/>
        </w:rPr>
        <w:t>(Vardas, pavardė)</w:t>
      </w:r>
    </w:p>
    <w:p w14:paraId="451E22AF" w14:textId="77777777" w:rsidR="00E53368" w:rsidRDefault="00E53368" w:rsidP="00E53368">
      <w:pPr>
        <w:jc w:val="right"/>
      </w:pPr>
      <w:r>
        <w:rPr>
          <w:sz w:val="22"/>
        </w:rPr>
        <w:t>______________________</w:t>
      </w:r>
    </w:p>
    <w:p w14:paraId="3025615A" w14:textId="77777777" w:rsidR="00E53368" w:rsidRDefault="00E53368" w:rsidP="00E53368">
      <w:pPr>
        <w:ind w:left="6480" w:firstLine="720"/>
        <w:jc w:val="center"/>
      </w:pPr>
      <w:r>
        <w:rPr>
          <w:sz w:val="16"/>
        </w:rPr>
        <w:t>(Data)</w:t>
      </w:r>
    </w:p>
    <w:p w14:paraId="25148201" w14:textId="77777777" w:rsidR="00E53368" w:rsidRDefault="00E53368" w:rsidP="00E53368">
      <w:pPr>
        <w:spacing w:line="360" w:lineRule="auto"/>
        <w:jc w:val="center"/>
        <w:rPr>
          <w:sz w:val="28"/>
          <w:szCs w:val="28"/>
        </w:rPr>
      </w:pPr>
    </w:p>
    <w:p w14:paraId="1ECC1EB5" w14:textId="77777777" w:rsidR="00E53368" w:rsidRPr="0025695D" w:rsidRDefault="00E53368" w:rsidP="00E53368">
      <w:pPr>
        <w:spacing w:line="360" w:lineRule="auto"/>
        <w:jc w:val="center"/>
        <w:rPr>
          <w:color w:val="FF0000"/>
          <w:sz w:val="28"/>
          <w:szCs w:val="28"/>
        </w:rPr>
      </w:pPr>
      <w:r w:rsidRPr="0025695D">
        <w:rPr>
          <w:color w:val="FF0000"/>
          <w:sz w:val="28"/>
          <w:szCs w:val="28"/>
        </w:rPr>
        <w:t>Studento vardas, pavardė</w:t>
      </w:r>
    </w:p>
    <w:p w14:paraId="17C2BE07" w14:textId="77777777" w:rsidR="00E53368" w:rsidRPr="00473100" w:rsidRDefault="00E53368" w:rsidP="00E53368">
      <w:pPr>
        <w:jc w:val="center"/>
        <w:rPr>
          <w:sz w:val="28"/>
          <w:szCs w:val="28"/>
        </w:rPr>
      </w:pPr>
    </w:p>
    <w:p w14:paraId="2500D5D5" w14:textId="77777777" w:rsidR="00E53368" w:rsidRPr="0025695D" w:rsidRDefault="00E53368" w:rsidP="00E53368">
      <w:pPr>
        <w:jc w:val="center"/>
        <w:rPr>
          <w:b/>
          <w:color w:val="FF0000"/>
          <w:sz w:val="28"/>
          <w:szCs w:val="28"/>
        </w:rPr>
      </w:pPr>
      <w:r w:rsidRPr="0025695D">
        <w:rPr>
          <w:b/>
          <w:color w:val="FF0000"/>
          <w:sz w:val="28"/>
          <w:szCs w:val="28"/>
        </w:rPr>
        <w:t>BAIGIAMOJO DARBO PAVADINIMAS LIETUVIŲ KALBA</w:t>
      </w:r>
    </w:p>
    <w:p w14:paraId="2C180434" w14:textId="77777777" w:rsidR="00E53368" w:rsidRDefault="00E53368" w:rsidP="00E53368">
      <w:pPr>
        <w:jc w:val="center"/>
        <w:rPr>
          <w:b/>
          <w:sz w:val="28"/>
          <w:szCs w:val="28"/>
        </w:rPr>
      </w:pPr>
    </w:p>
    <w:p w14:paraId="3065FEBB" w14:textId="77777777" w:rsidR="00E53368" w:rsidRPr="0025695D" w:rsidRDefault="00E53368" w:rsidP="00E53368">
      <w:pPr>
        <w:spacing w:line="360" w:lineRule="auto"/>
        <w:jc w:val="center"/>
        <w:rPr>
          <w:b/>
          <w:i/>
          <w:iCs/>
          <w:color w:val="FF0000"/>
          <w:sz w:val="28"/>
          <w:szCs w:val="28"/>
        </w:rPr>
      </w:pPr>
      <w:r w:rsidRPr="0025695D">
        <w:rPr>
          <w:b/>
          <w:color w:val="FF0000"/>
          <w:sz w:val="28"/>
          <w:szCs w:val="28"/>
        </w:rPr>
        <w:t>BAIGIAMOJO DARBO PAVADINIMAS ANGLŲ KALBA</w:t>
      </w:r>
    </w:p>
    <w:p w14:paraId="53EA1C7B" w14:textId="77777777" w:rsidR="00E53368" w:rsidRDefault="00E53368" w:rsidP="00E53368">
      <w:pPr>
        <w:jc w:val="center"/>
      </w:pPr>
    </w:p>
    <w:p w14:paraId="57537EA3" w14:textId="77777777" w:rsidR="00E53368" w:rsidRDefault="00E53368" w:rsidP="00E53368">
      <w:pPr>
        <w:jc w:val="center"/>
      </w:pPr>
    </w:p>
    <w:p w14:paraId="392E18E5" w14:textId="77777777" w:rsidR="00E53368" w:rsidRPr="00A92E11" w:rsidRDefault="00E53368" w:rsidP="00E53368">
      <w:pPr>
        <w:spacing w:line="360" w:lineRule="auto"/>
        <w:jc w:val="center"/>
        <w:rPr>
          <w:i/>
          <w:iCs/>
          <w:sz w:val="28"/>
          <w:szCs w:val="28"/>
          <w:vertAlign w:val="superscript"/>
        </w:rPr>
      </w:pPr>
      <w:r w:rsidRPr="00A92E11">
        <w:rPr>
          <w:sz w:val="28"/>
          <w:szCs w:val="28"/>
        </w:rPr>
        <w:t>Baigiamasis bakalauro darbas</w:t>
      </w:r>
    </w:p>
    <w:p w14:paraId="387DCF53" w14:textId="77777777" w:rsidR="00E53368" w:rsidRDefault="00E53368" w:rsidP="00E53368">
      <w:pPr>
        <w:spacing w:line="360" w:lineRule="auto"/>
        <w:jc w:val="center"/>
      </w:pPr>
    </w:p>
    <w:p w14:paraId="4D877D97" w14:textId="77777777" w:rsidR="00E53368" w:rsidRPr="00F061DD" w:rsidRDefault="00E53368" w:rsidP="00E53368">
      <w:pPr>
        <w:spacing w:line="360" w:lineRule="auto"/>
        <w:jc w:val="center"/>
        <w:rPr>
          <w:rStyle w:val="Strong"/>
          <w:b w:val="0"/>
          <w:color w:val="FF0000"/>
        </w:rPr>
      </w:pPr>
      <w:r w:rsidRPr="00F061DD">
        <w:rPr>
          <w:color w:val="FF0000"/>
        </w:rPr>
        <w:t xml:space="preserve">Verslo vadybos studijų programa, valstybinis kodas </w:t>
      </w:r>
      <w:r w:rsidRPr="00F061DD">
        <w:rPr>
          <w:rStyle w:val="Strong"/>
          <w:b w:val="0"/>
          <w:color w:val="FF0000"/>
        </w:rPr>
        <w:t>XXXXXXXXXXX.</w:t>
      </w:r>
    </w:p>
    <w:p w14:paraId="61E9ECE9" w14:textId="77777777" w:rsidR="00E53368" w:rsidRPr="00F061DD" w:rsidRDefault="00E53368" w:rsidP="00E53368">
      <w:pPr>
        <w:spacing w:line="360" w:lineRule="auto"/>
        <w:jc w:val="center"/>
        <w:rPr>
          <w:i/>
          <w:iCs/>
          <w:color w:val="FF0000"/>
        </w:rPr>
      </w:pPr>
      <w:r w:rsidRPr="00F061DD">
        <w:rPr>
          <w:rStyle w:val="Strong"/>
          <w:b w:val="0"/>
          <w:color w:val="FF0000"/>
        </w:rPr>
        <w:t>Marketingo vadybos specializacija</w:t>
      </w:r>
    </w:p>
    <w:p w14:paraId="6632856D" w14:textId="77777777" w:rsidR="00E53368" w:rsidRPr="00F061DD" w:rsidRDefault="00E53368" w:rsidP="00E53368">
      <w:pPr>
        <w:spacing w:line="360" w:lineRule="auto"/>
        <w:jc w:val="center"/>
        <w:rPr>
          <w:i/>
          <w:iCs/>
          <w:color w:val="FF0000"/>
          <w:vertAlign w:val="superscript"/>
        </w:rPr>
      </w:pPr>
      <w:r w:rsidRPr="00F061DD">
        <w:rPr>
          <w:color w:val="FF0000"/>
        </w:rPr>
        <w:t>Verslo studijų kryptis</w:t>
      </w:r>
    </w:p>
    <w:p w14:paraId="13024705" w14:textId="77777777" w:rsidR="00E53368" w:rsidRDefault="00E53368" w:rsidP="00E53368">
      <w:pPr>
        <w:widowControl w:val="0"/>
        <w:snapToGrid w:val="0"/>
        <w:ind w:left="3828" w:hanging="567"/>
        <w:jc w:val="both"/>
        <w:rPr>
          <w:b/>
          <w:szCs w:val="12"/>
        </w:rPr>
      </w:pPr>
    </w:p>
    <w:p w14:paraId="596B4B67" w14:textId="77777777" w:rsidR="00E53368" w:rsidRDefault="00E53368" w:rsidP="00E53368">
      <w:pPr>
        <w:widowControl w:val="0"/>
        <w:snapToGrid w:val="0"/>
        <w:ind w:left="3828" w:hanging="567"/>
        <w:jc w:val="both"/>
        <w:rPr>
          <w:b/>
          <w:szCs w:val="12"/>
        </w:rPr>
      </w:pPr>
    </w:p>
    <w:p w14:paraId="04389E4A" w14:textId="77777777" w:rsidR="00E53368" w:rsidRPr="0072368E" w:rsidRDefault="00E53368" w:rsidP="00E53368">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0B1D37A1" w14:textId="77777777" w:rsidR="00E53368" w:rsidRPr="0072368E" w:rsidRDefault="00E53368" w:rsidP="00E53368">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7AEBDE8C" w14:textId="77777777" w:rsidR="00E53368" w:rsidRDefault="00E53368" w:rsidP="00E53368">
      <w:pPr>
        <w:widowControl w:val="0"/>
        <w:snapToGrid w:val="0"/>
        <w:ind w:left="3686"/>
        <w:jc w:val="both"/>
        <w:rPr>
          <w:szCs w:val="12"/>
        </w:rPr>
      </w:pPr>
    </w:p>
    <w:p w14:paraId="45C59081" w14:textId="77777777" w:rsidR="00E53368" w:rsidRDefault="00E53368" w:rsidP="00E53368">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47457111" w14:textId="77777777" w:rsidR="00E53368" w:rsidRDefault="00E53368" w:rsidP="00E53368">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4E0F6899" w14:textId="77777777" w:rsidR="00E53368" w:rsidRDefault="00E53368" w:rsidP="00E53368">
      <w:pPr>
        <w:widowControl w:val="0"/>
        <w:snapToGrid w:val="0"/>
        <w:ind w:left="3686"/>
        <w:jc w:val="both"/>
        <w:rPr>
          <w:sz w:val="16"/>
          <w:szCs w:val="12"/>
        </w:rPr>
      </w:pPr>
    </w:p>
    <w:p w14:paraId="402CA41A" w14:textId="77777777" w:rsidR="00E53368" w:rsidRDefault="00E53368" w:rsidP="00E53368">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BA05037" w14:textId="77777777" w:rsidR="00E53368" w:rsidRDefault="00E53368" w:rsidP="00E53368">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20320E7F" w14:textId="77777777" w:rsidR="00E53368" w:rsidRDefault="00E53368" w:rsidP="00E53368">
      <w:pPr>
        <w:spacing w:line="360" w:lineRule="auto"/>
        <w:jc w:val="center"/>
      </w:pPr>
    </w:p>
    <w:p w14:paraId="3B62E0AC" w14:textId="77777777" w:rsidR="00E53368" w:rsidRDefault="00E53368" w:rsidP="00E53368">
      <w:pPr>
        <w:spacing w:line="360" w:lineRule="auto"/>
        <w:jc w:val="center"/>
      </w:pPr>
    </w:p>
    <w:p w14:paraId="5B520BB6" w14:textId="77777777" w:rsidR="00E53368" w:rsidRDefault="00E53368" w:rsidP="00E53368">
      <w:pPr>
        <w:spacing w:line="360" w:lineRule="auto"/>
        <w:jc w:val="center"/>
      </w:pPr>
    </w:p>
    <w:p w14:paraId="75982E2A" w14:textId="77777777" w:rsidR="00E53368" w:rsidRDefault="00E53368" w:rsidP="00E53368">
      <w:pPr>
        <w:spacing w:line="360" w:lineRule="auto"/>
      </w:pPr>
    </w:p>
    <w:p w14:paraId="6A2FF46C" w14:textId="77777777" w:rsidR="00E53368" w:rsidRDefault="00E53368" w:rsidP="00E53368">
      <w:pPr>
        <w:jc w:val="center"/>
      </w:pPr>
      <w:r>
        <w:t>Vilnius, 20XX</w:t>
      </w:r>
    </w:p>
    <w:p w14:paraId="4CC0B41E" w14:textId="77777777" w:rsidR="00E53368" w:rsidRPr="002B6F16" w:rsidRDefault="00E53368" w:rsidP="00E53368">
      <w:pPr>
        <w:jc w:val="center"/>
        <w:rPr>
          <w:sz w:val="22"/>
          <w:szCs w:val="22"/>
        </w:rPr>
      </w:pPr>
      <w:r>
        <w:br w:type="page"/>
      </w:r>
      <w:r w:rsidRPr="002B6F16">
        <w:rPr>
          <w:sz w:val="22"/>
          <w:szCs w:val="22"/>
        </w:rPr>
        <w:lastRenderedPageBreak/>
        <w:t>VILNIAUS GEDIMINO TECHNIKOS UNIVERSITETAS</w:t>
      </w:r>
    </w:p>
    <w:p w14:paraId="17CAB76C" w14:textId="77777777" w:rsidR="00E53368" w:rsidRDefault="00E53368" w:rsidP="00E53368">
      <w:pPr>
        <w:jc w:val="center"/>
        <w:rPr>
          <w:sz w:val="22"/>
        </w:rPr>
      </w:pPr>
      <w:r>
        <w:rPr>
          <w:caps/>
          <w:sz w:val="22"/>
        </w:rPr>
        <w:t>verslo vadybos</w:t>
      </w:r>
      <w:r>
        <w:rPr>
          <w:sz w:val="22"/>
        </w:rPr>
        <w:t xml:space="preserve"> FAKULTETAS</w:t>
      </w:r>
    </w:p>
    <w:p w14:paraId="56EB5983" w14:textId="77777777" w:rsidR="00E53368" w:rsidRDefault="00E53368" w:rsidP="00E53368">
      <w:pPr>
        <w:jc w:val="center"/>
      </w:pPr>
      <w:r>
        <w:rPr>
          <w:caps/>
          <w:sz w:val="22"/>
        </w:rPr>
        <w:t>vadybos</w:t>
      </w:r>
      <w:r>
        <w:rPr>
          <w:sz w:val="22"/>
        </w:rPr>
        <w:t xml:space="preserve"> KATEDRA</w:t>
      </w:r>
    </w:p>
    <w:p w14:paraId="1DD5E809" w14:textId="77777777" w:rsidR="00E53368" w:rsidRDefault="00E53368" w:rsidP="00E53368"/>
    <w:p w14:paraId="323354E5" w14:textId="77777777" w:rsidR="00E53368" w:rsidRPr="002B6F16" w:rsidRDefault="00E53368" w:rsidP="00E53368">
      <w:pPr>
        <w:ind w:left="6480"/>
        <w:rPr>
          <w:sz w:val="22"/>
          <w:szCs w:val="22"/>
        </w:rPr>
      </w:pPr>
      <w:r w:rsidRPr="002B6F16">
        <w:rPr>
          <w:noProof/>
          <w:sz w:val="22"/>
          <w:szCs w:val="22"/>
          <w:lang w:val="en-US" w:eastAsia="en-US"/>
        </w:rPr>
        <mc:AlternateContent>
          <mc:Choice Requires="wps">
            <w:drawing>
              <wp:anchor distT="0" distB="0" distL="114300" distR="114300" simplePos="0" relativeHeight="251659264" behindDoc="0" locked="0" layoutInCell="1" allowOverlap="1" wp14:anchorId="63F82CC3" wp14:editId="42DA28C1">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F82CC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v:textbox>
              </v:shape>
            </w:pict>
          </mc:Fallback>
        </mc:AlternateContent>
      </w:r>
      <w:r w:rsidRPr="002B6F16">
        <w:rPr>
          <w:sz w:val="22"/>
          <w:szCs w:val="22"/>
        </w:rPr>
        <w:t xml:space="preserve">             TVIRTINU</w:t>
      </w:r>
    </w:p>
    <w:p w14:paraId="764CB4CC" w14:textId="77777777" w:rsidR="00E53368" w:rsidRPr="00A7528C" w:rsidRDefault="00E53368" w:rsidP="00E53368">
      <w:pPr>
        <w:rPr>
          <w:sz w:val="22"/>
          <w:szCs w:val="22"/>
        </w:rPr>
      </w:pPr>
      <w:r>
        <w:t xml:space="preserve">                                                                                                                        </w:t>
      </w:r>
      <w:r>
        <w:rPr>
          <w:sz w:val="22"/>
          <w:szCs w:val="22"/>
        </w:rPr>
        <w:t>Katedros vedėja</w:t>
      </w:r>
    </w:p>
    <w:p w14:paraId="77C0ED9E" w14:textId="77777777" w:rsidR="00E53368" w:rsidRDefault="00E53368" w:rsidP="00E53368">
      <w:pPr>
        <w:pStyle w:val="BodyText"/>
        <w:spacing w:before="120"/>
        <w:ind w:left="6481"/>
        <w:rPr>
          <w:sz w:val="22"/>
        </w:rPr>
      </w:pPr>
      <w:r>
        <w:rPr>
          <w:sz w:val="22"/>
        </w:rPr>
        <w:t>______________________</w:t>
      </w:r>
    </w:p>
    <w:p w14:paraId="3F68BBD0" w14:textId="77777777" w:rsidR="00E53368" w:rsidRDefault="00E53368" w:rsidP="00E53368">
      <w:pPr>
        <w:pStyle w:val="BodyText"/>
        <w:ind w:left="6480" w:firstLine="720"/>
        <w:rPr>
          <w:sz w:val="16"/>
        </w:rPr>
      </w:pPr>
      <w:r>
        <w:rPr>
          <w:sz w:val="16"/>
        </w:rPr>
        <w:t xml:space="preserve">     (Parašas)</w:t>
      </w:r>
    </w:p>
    <w:p w14:paraId="2FF9E651" w14:textId="77777777" w:rsidR="00E53368" w:rsidRPr="00781F66" w:rsidRDefault="00E53368" w:rsidP="00E53368">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21057D68" w14:textId="77777777" w:rsidR="00E53368" w:rsidRDefault="00E53368" w:rsidP="00E53368">
      <w:pPr>
        <w:pStyle w:val="BodyText"/>
        <w:ind w:left="6480" w:firstLine="720"/>
        <w:rPr>
          <w:sz w:val="22"/>
        </w:rPr>
      </w:pPr>
      <w:r>
        <w:rPr>
          <w:sz w:val="16"/>
        </w:rPr>
        <w:t>(Vardas, pavardė)</w:t>
      </w:r>
    </w:p>
    <w:p w14:paraId="6AA8B94C" w14:textId="77777777" w:rsidR="00E53368" w:rsidRDefault="00E53368" w:rsidP="00E53368">
      <w:pPr>
        <w:pStyle w:val="BodyText"/>
        <w:jc w:val="right"/>
      </w:pPr>
      <w:r>
        <w:t>____________________</w:t>
      </w:r>
    </w:p>
    <w:p w14:paraId="65D9937D" w14:textId="77777777" w:rsidR="00E53368" w:rsidRDefault="00E53368" w:rsidP="00E53368">
      <w:pPr>
        <w:rPr>
          <w:sz w:val="16"/>
        </w:rPr>
      </w:pPr>
      <w:r>
        <w:rPr>
          <w:sz w:val="16"/>
        </w:rPr>
        <w:t xml:space="preserve">                                                                                                                                                                                                (Data)   </w:t>
      </w:r>
    </w:p>
    <w:p w14:paraId="66FC1E6A" w14:textId="77777777" w:rsidR="00E53368" w:rsidRPr="002B6F16" w:rsidRDefault="00E53368" w:rsidP="00E53368">
      <w:pPr>
        <w:jc w:val="center"/>
        <w:rPr>
          <w:b/>
          <w:sz w:val="22"/>
          <w:szCs w:val="22"/>
        </w:rPr>
      </w:pPr>
      <w:r w:rsidRPr="002B6F16">
        <w:rPr>
          <w:b/>
          <w:sz w:val="22"/>
          <w:szCs w:val="22"/>
        </w:rPr>
        <w:t>BAIGIAMOJO BAKALAURO DARBO</w:t>
      </w:r>
    </w:p>
    <w:p w14:paraId="7127B9F2" w14:textId="77777777" w:rsidR="00E53368" w:rsidRPr="006842D6" w:rsidRDefault="00E53368" w:rsidP="00E53368">
      <w:pPr>
        <w:jc w:val="center"/>
        <w:rPr>
          <w:b/>
          <w:sz w:val="22"/>
          <w:szCs w:val="22"/>
        </w:rPr>
      </w:pPr>
      <w:r w:rsidRPr="006842D6">
        <w:rPr>
          <w:b/>
          <w:sz w:val="22"/>
          <w:szCs w:val="22"/>
        </w:rPr>
        <w:t>UŽDUOTIS</w:t>
      </w:r>
    </w:p>
    <w:p w14:paraId="1C157945" w14:textId="77777777" w:rsidR="00E53368" w:rsidRDefault="00E53368" w:rsidP="00E53368">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EDA0562" w14:textId="77777777" w:rsidR="00E53368" w:rsidRDefault="00E53368" w:rsidP="00E53368">
      <w:pPr>
        <w:jc w:val="center"/>
        <w:rPr>
          <w:b/>
          <w:bCs/>
          <w:sz w:val="22"/>
        </w:rPr>
      </w:pPr>
      <w:r>
        <w:rPr>
          <w:sz w:val="22"/>
        </w:rPr>
        <w:t>Vilnius</w:t>
      </w:r>
    </w:p>
    <w:p w14:paraId="0D0D7F15" w14:textId="77777777" w:rsidR="00E53368" w:rsidRDefault="00E53368" w:rsidP="00E53368">
      <w:pPr>
        <w:rPr>
          <w:sz w:val="12"/>
        </w:rPr>
      </w:pPr>
    </w:p>
    <w:p w14:paraId="59D1137B" w14:textId="77777777" w:rsidR="00E53368" w:rsidRPr="009E5DB3" w:rsidRDefault="00E53368" w:rsidP="00E53368">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44E54121" w14:textId="77777777" w:rsidR="00E53368" w:rsidRPr="009E5DB3" w:rsidRDefault="00E53368" w:rsidP="00E53368">
      <w:pPr>
        <w:jc w:val="both"/>
        <w:rPr>
          <w:color w:val="FF0000"/>
          <w:sz w:val="8"/>
        </w:rPr>
      </w:pPr>
    </w:p>
    <w:p w14:paraId="2A007AF6" w14:textId="77777777" w:rsidR="00E53368" w:rsidRPr="009E5DB3" w:rsidRDefault="00E53368" w:rsidP="00E53368">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6F79FF63" w14:textId="77777777" w:rsidR="00E53368" w:rsidRDefault="00E53368" w:rsidP="00E53368">
      <w:pPr>
        <w:pStyle w:val="BodyText"/>
        <w:jc w:val="both"/>
        <w:rPr>
          <w:sz w:val="10"/>
        </w:rPr>
      </w:pPr>
      <w:r w:rsidRPr="009E5DB3">
        <w:rPr>
          <w:color w:val="FF0000"/>
        </w:rPr>
        <w:t>.................................................................................................................................</w:t>
      </w:r>
      <w:r>
        <w:rPr>
          <w:color w:val="FF0000"/>
        </w:rPr>
        <w:t>......................</w:t>
      </w:r>
    </w:p>
    <w:p w14:paraId="364778DE" w14:textId="77777777" w:rsidR="00E53368" w:rsidRDefault="00E53368" w:rsidP="00E53368">
      <w:pPr>
        <w:rPr>
          <w:sz w:val="10"/>
        </w:rPr>
      </w:pPr>
    </w:p>
    <w:p w14:paraId="6EF4B8E2" w14:textId="77777777" w:rsidR="00E53368" w:rsidRPr="009E5DB3" w:rsidRDefault="00E53368" w:rsidP="00E53368">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3D65A6F2" w14:textId="77777777" w:rsidR="00E53368" w:rsidRDefault="00E53368" w:rsidP="00E53368">
      <w:pPr>
        <w:rPr>
          <w:sz w:val="12"/>
        </w:rPr>
      </w:pPr>
    </w:p>
    <w:p w14:paraId="7FC25A84" w14:textId="77777777" w:rsidR="00E53368" w:rsidRPr="002B6F16" w:rsidRDefault="00E53368" w:rsidP="00E53368">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E177A87" w14:textId="77777777" w:rsidR="00E53368" w:rsidRDefault="00E53368" w:rsidP="00E53368">
      <w:pPr>
        <w:pStyle w:val="BodyText"/>
        <w:rPr>
          <w:sz w:val="12"/>
        </w:rPr>
      </w:pPr>
    </w:p>
    <w:p w14:paraId="45C4818E" w14:textId="77777777" w:rsidR="00E53368" w:rsidRPr="002B6F16" w:rsidRDefault="00E53368" w:rsidP="00E53368">
      <w:pPr>
        <w:rPr>
          <w:sz w:val="22"/>
          <w:szCs w:val="22"/>
        </w:rPr>
      </w:pPr>
      <w:r>
        <w:rPr>
          <w:sz w:val="22"/>
          <w:szCs w:val="22"/>
        </w:rPr>
        <w:t xml:space="preserve">BAIGIAMOJO DARBO </w:t>
      </w:r>
      <w:r w:rsidRPr="002B6F16">
        <w:rPr>
          <w:sz w:val="22"/>
          <w:szCs w:val="22"/>
        </w:rPr>
        <w:t>UŽDUOTIS:</w:t>
      </w:r>
    </w:p>
    <w:p w14:paraId="1EAB0FBC" w14:textId="77777777" w:rsidR="00E53368" w:rsidRPr="009E5DB3" w:rsidRDefault="00E53368" w:rsidP="00E53368">
      <w:pPr>
        <w:jc w:val="both"/>
        <w:rPr>
          <w:color w:val="FF0000"/>
          <w:sz w:val="12"/>
        </w:rPr>
      </w:pPr>
      <w:r w:rsidRPr="009E5DB3">
        <w:rPr>
          <w:color w:val="FF0000"/>
          <w:sz w:val="22"/>
        </w:rPr>
        <w:t>..........................................................................................................................................................……..</w:t>
      </w:r>
    </w:p>
    <w:p w14:paraId="23876F66" w14:textId="77777777" w:rsidR="00E53368" w:rsidRPr="009E5DB3" w:rsidRDefault="00E53368" w:rsidP="00E53368">
      <w:pPr>
        <w:jc w:val="both"/>
        <w:rPr>
          <w:color w:val="FF0000"/>
          <w:sz w:val="12"/>
        </w:rPr>
      </w:pPr>
      <w:r w:rsidRPr="009E5DB3">
        <w:rPr>
          <w:color w:val="FF0000"/>
          <w:sz w:val="22"/>
        </w:rPr>
        <w:t>.........................................................................................................................................................……...</w:t>
      </w:r>
    </w:p>
    <w:p w14:paraId="1DC95634" w14:textId="77777777" w:rsidR="00E53368" w:rsidRPr="009E5DB3" w:rsidRDefault="00E53368" w:rsidP="00E53368">
      <w:pPr>
        <w:jc w:val="both"/>
        <w:rPr>
          <w:color w:val="FF0000"/>
          <w:sz w:val="12"/>
        </w:rPr>
      </w:pPr>
      <w:r w:rsidRPr="009E5DB3">
        <w:rPr>
          <w:color w:val="FF0000"/>
          <w:sz w:val="22"/>
        </w:rPr>
        <w:t>..............................................................................................................................................................…</w:t>
      </w:r>
    </w:p>
    <w:p w14:paraId="4FFCBA91" w14:textId="77777777" w:rsidR="00E53368" w:rsidRPr="009E5DB3" w:rsidRDefault="00E53368" w:rsidP="00E53368">
      <w:pPr>
        <w:pStyle w:val="BodyText2"/>
        <w:spacing w:after="0" w:line="240" w:lineRule="auto"/>
        <w:jc w:val="both"/>
        <w:rPr>
          <w:color w:val="FF0000"/>
          <w:sz w:val="12"/>
        </w:rPr>
      </w:pPr>
      <w:r w:rsidRPr="009E5DB3">
        <w:rPr>
          <w:color w:val="FF0000"/>
        </w:rPr>
        <w:t>...........................................................................................................................................……....</w:t>
      </w:r>
    </w:p>
    <w:p w14:paraId="2D8E36ED" w14:textId="77777777" w:rsidR="00E53368" w:rsidRPr="009E5DB3" w:rsidRDefault="00E53368" w:rsidP="00E53368">
      <w:pPr>
        <w:jc w:val="both"/>
        <w:rPr>
          <w:color w:val="FF0000"/>
          <w:sz w:val="12"/>
        </w:rPr>
      </w:pPr>
      <w:r w:rsidRPr="009E5DB3">
        <w:rPr>
          <w:color w:val="FF0000"/>
          <w:sz w:val="22"/>
        </w:rPr>
        <w:t xml:space="preserve">............................................................................................................................................................…… </w:t>
      </w:r>
      <w:r w:rsidRPr="009E5DB3">
        <w:rPr>
          <w:color w:val="FF0000"/>
          <w:sz w:val="22"/>
        </w:rPr>
        <w:br/>
      </w:r>
    </w:p>
    <w:p w14:paraId="43DDEB4D" w14:textId="77777777" w:rsidR="00E53368" w:rsidRDefault="00E53368" w:rsidP="00E53368">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3398D492" w14:textId="77777777" w:rsidR="00E53368" w:rsidRDefault="00E53368" w:rsidP="00E53368">
      <w:pPr>
        <w:jc w:val="center"/>
        <w:rPr>
          <w:sz w:val="16"/>
        </w:rPr>
      </w:pPr>
      <w:r>
        <w:rPr>
          <w:sz w:val="22"/>
        </w:rPr>
        <w:t>.......................................................................................................................................................……................</w:t>
      </w:r>
      <w:r>
        <w:rPr>
          <w:sz w:val="22"/>
        </w:rPr>
        <w:br/>
      </w:r>
      <w:r>
        <w:rPr>
          <w:sz w:val="16"/>
        </w:rPr>
        <w:t>(Pedag. vardas, vardas, pavardė)</w:t>
      </w:r>
    </w:p>
    <w:p w14:paraId="091FB896" w14:textId="77777777" w:rsidR="00E53368" w:rsidRDefault="00E53368" w:rsidP="00E53368">
      <w:pPr>
        <w:pStyle w:val="BodyText"/>
        <w:rPr>
          <w:color w:val="FF0000"/>
          <w:sz w:val="22"/>
        </w:rPr>
      </w:pPr>
    </w:p>
    <w:p w14:paraId="20F91A47" w14:textId="77777777" w:rsidR="00E53368" w:rsidRPr="009E5DB3" w:rsidRDefault="00E53368" w:rsidP="00E53368">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0F71C9B9" w14:textId="77777777" w:rsidR="00E53368" w:rsidRPr="009E5DB3" w:rsidRDefault="00E53368" w:rsidP="00E53368">
      <w:pPr>
        <w:rPr>
          <w:color w:val="FF0000"/>
          <w:sz w:val="8"/>
        </w:rPr>
      </w:pPr>
    </w:p>
    <w:p w14:paraId="1B546CF7" w14:textId="77777777" w:rsidR="00E53368" w:rsidRPr="009E5DB3" w:rsidRDefault="00E53368" w:rsidP="00E53368">
      <w:pPr>
        <w:rPr>
          <w:color w:val="FF0000"/>
          <w:sz w:val="8"/>
        </w:rPr>
      </w:pPr>
    </w:p>
    <w:p w14:paraId="10E50066" w14:textId="77777777" w:rsidR="00E53368" w:rsidRPr="009E5DB3" w:rsidRDefault="00E53368" w:rsidP="00E53368">
      <w:pPr>
        <w:rPr>
          <w:color w:val="FF0000"/>
          <w:sz w:val="22"/>
          <w:szCs w:val="22"/>
        </w:rPr>
      </w:pPr>
      <w:r w:rsidRPr="009E5DB3">
        <w:rPr>
          <w:color w:val="FF0000"/>
          <w:sz w:val="22"/>
          <w:szCs w:val="22"/>
        </w:rPr>
        <w:t>Užduotį gavau</w:t>
      </w:r>
    </w:p>
    <w:p w14:paraId="3C4CF32A" w14:textId="77777777" w:rsidR="00E53368" w:rsidRPr="009E5DB3" w:rsidRDefault="00E53368" w:rsidP="00E53368">
      <w:pPr>
        <w:pStyle w:val="BodyText"/>
        <w:spacing w:before="120"/>
        <w:rPr>
          <w:color w:val="FF0000"/>
          <w:sz w:val="22"/>
        </w:rPr>
      </w:pPr>
      <w:r w:rsidRPr="009E5DB3">
        <w:rPr>
          <w:color w:val="FF0000"/>
          <w:sz w:val="22"/>
        </w:rPr>
        <w:t>…………………………………..</w:t>
      </w:r>
    </w:p>
    <w:p w14:paraId="6F196F3E" w14:textId="77777777" w:rsidR="00E53368" w:rsidRPr="009E5DB3" w:rsidRDefault="00E53368" w:rsidP="00E53368">
      <w:pPr>
        <w:pStyle w:val="BodyText"/>
        <w:rPr>
          <w:color w:val="FF0000"/>
          <w:sz w:val="16"/>
        </w:rPr>
      </w:pPr>
      <w:r w:rsidRPr="009E5DB3">
        <w:rPr>
          <w:color w:val="FF0000"/>
          <w:sz w:val="16"/>
        </w:rPr>
        <w:t xml:space="preserve">                           (Parašas)</w:t>
      </w:r>
    </w:p>
    <w:p w14:paraId="3DCD8753" w14:textId="77777777" w:rsidR="00E53368" w:rsidRPr="009E5DB3" w:rsidRDefault="00E53368" w:rsidP="00E53368">
      <w:pPr>
        <w:pStyle w:val="BodyText"/>
        <w:rPr>
          <w:color w:val="FF0000"/>
        </w:rPr>
      </w:pPr>
      <w:r w:rsidRPr="009E5DB3">
        <w:rPr>
          <w:color w:val="FF0000"/>
        </w:rPr>
        <w:t>………………………………..</w:t>
      </w:r>
    </w:p>
    <w:p w14:paraId="10CD40EA" w14:textId="77777777" w:rsidR="00E53368" w:rsidRPr="009E5DB3" w:rsidRDefault="00E53368" w:rsidP="00E53368">
      <w:pPr>
        <w:pStyle w:val="BodyText"/>
        <w:rPr>
          <w:color w:val="FF0000"/>
          <w:sz w:val="16"/>
        </w:rPr>
      </w:pPr>
      <w:r w:rsidRPr="009E5DB3">
        <w:rPr>
          <w:color w:val="FF0000"/>
          <w:sz w:val="16"/>
        </w:rPr>
        <w:t xml:space="preserve">                      (Vardas, pavardė)</w:t>
      </w:r>
    </w:p>
    <w:p w14:paraId="2D40089B" w14:textId="77777777" w:rsidR="00E53368" w:rsidRPr="00147667" w:rsidRDefault="00E53368" w:rsidP="00E53368">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0C96F39C" w14:textId="77777777" w:rsidR="00E53368" w:rsidRDefault="00E53368" w:rsidP="00E53368">
      <w:pPr>
        <w:pStyle w:val="BodyText"/>
        <w:tabs>
          <w:tab w:val="left" w:pos="2220"/>
        </w:tabs>
      </w:pPr>
      <w:r w:rsidRPr="009007C8">
        <w:rPr>
          <w:vertAlign w:val="superscript"/>
        </w:rPr>
        <w:t xml:space="preserve">                                 </w:t>
      </w:r>
      <w:r w:rsidRPr="009007C8">
        <w:rPr>
          <w:sz w:val="16"/>
        </w:rPr>
        <w:t>(Data)</w:t>
      </w:r>
      <w:r>
        <w:rPr>
          <w:sz w:val="16"/>
        </w:rPr>
        <w:tab/>
      </w:r>
    </w:p>
    <w:p w14:paraId="160C5E39" w14:textId="77777777" w:rsidR="00E53368" w:rsidRDefault="00E53368" w:rsidP="00E53368">
      <w:pPr>
        <w:pStyle w:val="Title"/>
        <w:jc w:val="right"/>
        <w:rPr>
          <w:b w:val="0"/>
          <w:bCs w:val="0"/>
          <w:sz w:val="22"/>
        </w:rPr>
      </w:pPr>
      <w:r>
        <w:br w:type="page"/>
      </w:r>
    </w:p>
    <w:p w14:paraId="73876D2C" w14:textId="77777777" w:rsidR="00E53368" w:rsidRDefault="00E53368" w:rsidP="00E53368">
      <w:pPr>
        <w:pStyle w:val="Title"/>
        <w:rPr>
          <w:b w:val="0"/>
          <w:bCs w:val="0"/>
          <w:sz w:val="22"/>
        </w:rPr>
      </w:pPr>
    </w:p>
    <w:p w14:paraId="2D74213A" w14:textId="77777777" w:rsidR="00E53368" w:rsidRPr="002B6F16" w:rsidRDefault="00E53368" w:rsidP="00E53368">
      <w:pPr>
        <w:jc w:val="center"/>
        <w:rPr>
          <w:sz w:val="22"/>
          <w:szCs w:val="22"/>
        </w:rPr>
      </w:pPr>
      <w:r w:rsidRPr="002B6F16">
        <w:rPr>
          <w:sz w:val="22"/>
          <w:szCs w:val="22"/>
        </w:rPr>
        <w:t>VILNIAUS GEDIMINO TECHNIKOS UNIVERSITETAS</w:t>
      </w:r>
    </w:p>
    <w:p w14:paraId="5B2B8BA8" w14:textId="77777777" w:rsidR="00E53368" w:rsidRDefault="00E53368" w:rsidP="00E53368">
      <w:pPr>
        <w:framePr w:hSpace="180" w:wrap="around" w:vAnchor="page" w:hAnchor="margin" w:y="1805"/>
        <w:jc w:val="center"/>
        <w:rPr>
          <w:sz w:val="22"/>
        </w:rPr>
      </w:pPr>
    </w:p>
    <w:p w14:paraId="309980DA" w14:textId="77777777" w:rsidR="00E53368" w:rsidRPr="002B6F16" w:rsidRDefault="00E53368" w:rsidP="00E53368">
      <w:pPr>
        <w:jc w:val="center"/>
        <w:rPr>
          <w:sz w:val="22"/>
          <w:szCs w:val="22"/>
        </w:rPr>
      </w:pPr>
      <w:r>
        <w:rPr>
          <w:sz w:val="22"/>
          <w:szCs w:val="22"/>
        </w:rPr>
        <w:t>VERSLO VADYBOS</w:t>
      </w:r>
      <w:r w:rsidRPr="002B6F16">
        <w:rPr>
          <w:sz w:val="22"/>
          <w:szCs w:val="22"/>
        </w:rPr>
        <w:t xml:space="preserve"> FAKULTETAS</w:t>
      </w:r>
    </w:p>
    <w:p w14:paraId="0BF0F65A" w14:textId="77777777" w:rsidR="00E53368" w:rsidRDefault="00E53368" w:rsidP="00E53368">
      <w:pPr>
        <w:jc w:val="center"/>
      </w:pPr>
      <w:r>
        <w:rPr>
          <w:caps/>
          <w:sz w:val="22"/>
        </w:rPr>
        <w:t>vadybos</w:t>
      </w:r>
      <w:r>
        <w:rPr>
          <w:sz w:val="22"/>
        </w:rPr>
        <w:t xml:space="preserve"> KATEDRA</w:t>
      </w:r>
    </w:p>
    <w:p w14:paraId="3627954A" w14:textId="77777777" w:rsidR="00E53368" w:rsidRDefault="00E53368" w:rsidP="00E53368">
      <w:pPr>
        <w:jc w:val="center"/>
        <w:rPr>
          <w:b/>
        </w:rPr>
      </w:pPr>
      <w:r>
        <w:rPr>
          <w:b/>
          <w:bCs/>
          <w:noProof/>
          <w:sz w:val="22"/>
          <w:lang w:val="en-US" w:eastAsia="en-US"/>
        </w:rPr>
        <mc:AlternateContent>
          <mc:Choice Requires="wps">
            <w:drawing>
              <wp:anchor distT="0" distB="0" distL="114300" distR="114300" simplePos="0" relativeHeight="251671552" behindDoc="0" locked="0" layoutInCell="1" allowOverlap="1" wp14:anchorId="465A4DE1" wp14:editId="116A7B72">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5A4DE1" id="Text Box 24" o:spid="_x0000_s1027" type="#_x0000_t202" style="position:absolute;left:0;text-align:left;margin-left:-15pt;margin-top:17.1pt;width:329.7pt;height:6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v:textbox>
              </v:shape>
            </w:pict>
          </mc:Fallback>
        </mc:AlternateContent>
      </w:r>
    </w:p>
    <w:p w14:paraId="2797135F" w14:textId="77777777" w:rsidR="00E53368" w:rsidRDefault="00E53368" w:rsidP="00E53368">
      <w:pPr>
        <w:jc w:val="center"/>
        <w:rPr>
          <w:b/>
        </w:rPr>
      </w:pPr>
    </w:p>
    <w:p w14:paraId="69CEF508" w14:textId="77777777" w:rsidR="00E53368" w:rsidRDefault="00E53368" w:rsidP="00E53368">
      <w:pPr>
        <w:jc w:val="center"/>
        <w:rPr>
          <w:b/>
        </w:rPr>
      </w:pPr>
    </w:p>
    <w:p w14:paraId="439B25B9" w14:textId="77777777" w:rsidR="00E53368" w:rsidRDefault="00E53368" w:rsidP="00E53368">
      <w:pPr>
        <w:jc w:val="center"/>
        <w:rPr>
          <w:b/>
        </w:rPr>
      </w:pPr>
    </w:p>
    <w:p w14:paraId="320300AD" w14:textId="77777777" w:rsidR="00E53368" w:rsidRDefault="00E53368" w:rsidP="00E53368">
      <w:pPr>
        <w:jc w:val="center"/>
        <w:rPr>
          <w:b/>
        </w:rPr>
      </w:pPr>
    </w:p>
    <w:p w14:paraId="383DB7DA" w14:textId="77777777" w:rsidR="00E53368" w:rsidRDefault="00E53368" w:rsidP="00E53368">
      <w:pPr>
        <w:jc w:val="center"/>
        <w:rPr>
          <w:b/>
        </w:rPr>
      </w:pPr>
    </w:p>
    <w:p w14:paraId="32C2F938" w14:textId="77777777" w:rsidR="00E53368" w:rsidRPr="00A5284F" w:rsidRDefault="00E53368" w:rsidP="00E53368">
      <w:pPr>
        <w:jc w:val="center"/>
        <w:rPr>
          <w:b/>
          <w:sz w:val="20"/>
        </w:rPr>
      </w:pPr>
    </w:p>
    <w:p w14:paraId="7CDF96B5" w14:textId="77777777" w:rsidR="00E53368" w:rsidRPr="00A5284F" w:rsidRDefault="00E53368" w:rsidP="00E53368">
      <w:pPr>
        <w:jc w:val="center"/>
        <w:rPr>
          <w:b/>
          <w:sz w:val="20"/>
        </w:rPr>
      </w:pPr>
    </w:p>
    <w:p w14:paraId="28A594E4" w14:textId="77777777" w:rsidR="00E53368" w:rsidRPr="00932015" w:rsidRDefault="00E53368" w:rsidP="00E53368">
      <w:pPr>
        <w:jc w:val="center"/>
        <w:rPr>
          <w:b/>
          <w:sz w:val="22"/>
          <w:szCs w:val="22"/>
        </w:rPr>
      </w:pPr>
      <w:r w:rsidRPr="00932015">
        <w:rPr>
          <w:b/>
          <w:sz w:val="22"/>
          <w:szCs w:val="22"/>
        </w:rPr>
        <w:t>PAŽYMA</w:t>
      </w:r>
    </w:p>
    <w:p w14:paraId="734DC152" w14:textId="77777777" w:rsidR="00E53368" w:rsidRDefault="00E53368" w:rsidP="00E53368">
      <w:pPr>
        <w:jc w:val="center"/>
      </w:pPr>
      <w:r>
        <w:rPr>
          <w:b/>
          <w:sz w:val="22"/>
        </w:rPr>
        <w:t>APIE BAIGIAMĄJĮ BAKALAURO DARBĄ</w:t>
      </w:r>
    </w:p>
    <w:p w14:paraId="08FE6678" w14:textId="77777777" w:rsidR="00E53368" w:rsidRDefault="00E53368" w:rsidP="00E53368">
      <w:pPr>
        <w:jc w:val="center"/>
        <w:rPr>
          <w:sz w:val="22"/>
        </w:rPr>
      </w:pPr>
      <w:r>
        <w:rPr>
          <w:sz w:val="22"/>
        </w:rPr>
        <w:t>.......................   Nr. ...............</w:t>
      </w:r>
    </w:p>
    <w:p w14:paraId="22ADD0DA" w14:textId="77777777" w:rsidR="00E53368" w:rsidRDefault="00E53368" w:rsidP="00E53368">
      <w:pPr>
        <w:jc w:val="center"/>
        <w:rPr>
          <w:sz w:val="22"/>
        </w:rPr>
      </w:pPr>
      <w:r>
        <w:rPr>
          <w:sz w:val="22"/>
        </w:rPr>
        <w:t>Vilnius</w:t>
      </w:r>
    </w:p>
    <w:p w14:paraId="01320B13" w14:textId="77777777" w:rsidR="00E53368" w:rsidRPr="00F15F93" w:rsidRDefault="00E53368" w:rsidP="00E53368">
      <w:pPr>
        <w:jc w:val="center"/>
        <w:rPr>
          <w:sz w:val="20"/>
        </w:rPr>
      </w:pPr>
    </w:p>
    <w:p w14:paraId="77DF7D23" w14:textId="77777777" w:rsidR="00E53368" w:rsidRPr="00F15F93" w:rsidRDefault="00E53368" w:rsidP="00E53368">
      <w:pPr>
        <w:jc w:val="center"/>
        <w:rPr>
          <w:sz w:val="20"/>
        </w:rPr>
      </w:pPr>
    </w:p>
    <w:p w14:paraId="53D0B27B" w14:textId="77777777" w:rsidR="00E53368" w:rsidRPr="00307452" w:rsidRDefault="00E53368" w:rsidP="00E53368">
      <w:pPr>
        <w:rPr>
          <w:color w:val="FF0000"/>
          <w:sz w:val="22"/>
        </w:rPr>
      </w:pPr>
      <w:r w:rsidRPr="00307452">
        <w:rPr>
          <w:color w:val="FF0000"/>
          <w:sz w:val="22"/>
        </w:rPr>
        <w:t>Studentas (ė)...............................................................…………..................................................….............……</w:t>
      </w:r>
    </w:p>
    <w:p w14:paraId="085C0D5A" w14:textId="77777777" w:rsidR="00E53368" w:rsidRPr="00307452" w:rsidRDefault="00E53368" w:rsidP="00E53368">
      <w:pPr>
        <w:jc w:val="center"/>
        <w:rPr>
          <w:color w:val="FF0000"/>
          <w:vertAlign w:val="superscript"/>
        </w:rPr>
      </w:pPr>
      <w:r w:rsidRPr="00307452">
        <w:rPr>
          <w:color w:val="FF0000"/>
          <w:vertAlign w:val="superscript"/>
        </w:rPr>
        <w:t>(Vardas, pavardė)</w:t>
      </w:r>
    </w:p>
    <w:p w14:paraId="4E78E20D" w14:textId="77777777" w:rsidR="00E53368" w:rsidRDefault="00E53368" w:rsidP="00E53368">
      <w:r>
        <w:rPr>
          <w:sz w:val="22"/>
        </w:rPr>
        <w:t>Studento (ės) studijų svertinis įvertinimų vidurkis..................…...........….....................................……….balo.</w:t>
      </w:r>
      <w:r>
        <w:rPr>
          <w:sz w:val="22"/>
        </w:rPr>
        <w:br/>
      </w:r>
    </w:p>
    <w:p w14:paraId="0E84FAF2" w14:textId="77777777" w:rsidR="00E53368" w:rsidRPr="00307452" w:rsidRDefault="00E53368" w:rsidP="00E53368">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1E9BD0CF" w14:textId="77777777" w:rsidR="00E53368" w:rsidRPr="00307452" w:rsidRDefault="00E53368" w:rsidP="00E53368">
      <w:pPr>
        <w:rPr>
          <w:color w:val="FF0000"/>
          <w:sz w:val="16"/>
        </w:rPr>
      </w:pPr>
      <w:r w:rsidRPr="00307452">
        <w:rPr>
          <w:color w:val="FF0000"/>
        </w:rPr>
        <w:t>………………………………………...…………………………………………………………</w:t>
      </w:r>
      <w:r w:rsidRPr="00307452">
        <w:rPr>
          <w:color w:val="FF0000"/>
        </w:rPr>
        <w:br/>
      </w:r>
    </w:p>
    <w:p w14:paraId="5AA66632" w14:textId="77777777" w:rsidR="00E53368" w:rsidRDefault="00E53368" w:rsidP="00E53368">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3CAB7391" w14:textId="77777777" w:rsidR="00E53368" w:rsidRDefault="00E53368" w:rsidP="00E53368"/>
    <w:p w14:paraId="187D4EA1" w14:textId="77777777" w:rsidR="00E53368" w:rsidRDefault="00E53368" w:rsidP="00E53368"/>
    <w:p w14:paraId="1A3E3EDF" w14:textId="77777777" w:rsidR="00E53368" w:rsidRDefault="00E53368" w:rsidP="00E53368">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60FEB652" w14:textId="77777777" w:rsidR="00E53368" w:rsidRPr="00A5284F" w:rsidRDefault="00E53368" w:rsidP="00E53368">
      <w:pPr>
        <w:rPr>
          <w:sz w:val="20"/>
        </w:rPr>
      </w:pPr>
    </w:p>
    <w:p w14:paraId="26A5424E" w14:textId="77777777" w:rsidR="00E53368" w:rsidRPr="00A5284F" w:rsidRDefault="00E53368" w:rsidP="00E53368">
      <w:pPr>
        <w:rPr>
          <w:sz w:val="20"/>
        </w:rPr>
      </w:pPr>
    </w:p>
    <w:p w14:paraId="2CED6DFF" w14:textId="77777777" w:rsidR="00E53368" w:rsidRPr="00932015" w:rsidRDefault="00E53368" w:rsidP="00E53368">
      <w:pPr>
        <w:jc w:val="center"/>
        <w:rPr>
          <w:caps/>
          <w:sz w:val="22"/>
          <w:szCs w:val="22"/>
        </w:rPr>
      </w:pPr>
      <w:r w:rsidRPr="00932015">
        <w:rPr>
          <w:caps/>
          <w:sz w:val="22"/>
          <w:szCs w:val="22"/>
        </w:rPr>
        <w:t>Vadovo atsiliepimas</w:t>
      </w:r>
    </w:p>
    <w:p w14:paraId="2BA1AA4D" w14:textId="77777777" w:rsidR="00E53368" w:rsidRDefault="00E53368" w:rsidP="00E53368">
      <w:pPr>
        <w:jc w:val="center"/>
        <w:rPr>
          <w:caps/>
          <w:sz w:val="22"/>
        </w:rPr>
      </w:pPr>
      <w:r>
        <w:rPr>
          <w:caps/>
          <w:sz w:val="22"/>
        </w:rPr>
        <w:t>apie baigiamąjį BAKALAURO darbą</w:t>
      </w:r>
    </w:p>
    <w:p w14:paraId="740F1D91" w14:textId="77777777" w:rsidR="00E53368" w:rsidRPr="002D416A" w:rsidRDefault="00E53368" w:rsidP="00E53368">
      <w:pPr>
        <w:jc w:val="center"/>
        <w:rPr>
          <w:sz w:val="20"/>
        </w:rPr>
      </w:pPr>
      <w:r w:rsidRPr="002D416A">
        <w:rPr>
          <w:sz w:val="20"/>
        </w:rPr>
        <w:t>……..………………</w:t>
      </w:r>
    </w:p>
    <w:p w14:paraId="02EE3C77" w14:textId="77777777" w:rsidR="00E53368" w:rsidRPr="002D416A" w:rsidRDefault="00E53368" w:rsidP="00E53368">
      <w:pPr>
        <w:jc w:val="center"/>
        <w:rPr>
          <w:sz w:val="20"/>
        </w:rPr>
      </w:pPr>
    </w:p>
    <w:p w14:paraId="08924D38" w14:textId="77777777" w:rsidR="00E53368" w:rsidRDefault="00E53368" w:rsidP="00E53368">
      <w:pPr>
        <w:rPr>
          <w:sz w:val="12"/>
        </w:rPr>
      </w:pPr>
      <w:r>
        <w:rPr>
          <w:sz w:val="22"/>
        </w:rPr>
        <w:t>Studentas (ė) ......................................................................................................................................…......….…</w:t>
      </w:r>
      <w:r>
        <w:rPr>
          <w:sz w:val="22"/>
        </w:rPr>
        <w:br/>
      </w:r>
    </w:p>
    <w:p w14:paraId="6FA9025C" w14:textId="77777777" w:rsidR="00E53368" w:rsidRDefault="00E53368" w:rsidP="00E53368">
      <w:pPr>
        <w:rPr>
          <w:sz w:val="12"/>
        </w:rPr>
      </w:pPr>
      <w:r>
        <w:rPr>
          <w:sz w:val="22"/>
        </w:rPr>
        <w:t>........................................................................…………....................................................................……</w:t>
      </w:r>
    </w:p>
    <w:p w14:paraId="41CC69EA" w14:textId="77777777" w:rsidR="00E53368" w:rsidRDefault="00E53368" w:rsidP="00E53368">
      <w:pPr>
        <w:rPr>
          <w:sz w:val="12"/>
        </w:rPr>
      </w:pPr>
      <w:r>
        <w:rPr>
          <w:sz w:val="22"/>
        </w:rPr>
        <w:t>...........................................................................………….....................................................…....….......</w:t>
      </w:r>
    </w:p>
    <w:p w14:paraId="5A081324" w14:textId="77777777" w:rsidR="00E53368" w:rsidRDefault="00E53368" w:rsidP="00E53368">
      <w:pPr>
        <w:rPr>
          <w:sz w:val="12"/>
        </w:rPr>
      </w:pPr>
      <w:r>
        <w:rPr>
          <w:sz w:val="22"/>
        </w:rPr>
        <w:t>.................................................................................…………...........................................................…....</w:t>
      </w:r>
    </w:p>
    <w:p w14:paraId="02D343D1" w14:textId="77777777" w:rsidR="00E53368" w:rsidRDefault="00E53368" w:rsidP="00E53368">
      <w:pPr>
        <w:rPr>
          <w:sz w:val="12"/>
        </w:rPr>
      </w:pPr>
      <w:r>
        <w:rPr>
          <w:sz w:val="22"/>
        </w:rPr>
        <w:t>.....................................................................................…………....................................................…......</w:t>
      </w:r>
    </w:p>
    <w:p w14:paraId="7DDD6670" w14:textId="77777777" w:rsidR="00E53368" w:rsidRDefault="00E53368" w:rsidP="00E53368">
      <w:pPr>
        <w:rPr>
          <w:sz w:val="22"/>
        </w:rPr>
      </w:pPr>
      <w:r>
        <w:rPr>
          <w:sz w:val="22"/>
        </w:rPr>
        <w:t>……………………………………………...……………………………………………………………Baigiamojo darbo įvertinimas: ......…………...............…................……….........................……......…….</w:t>
      </w:r>
      <w:r>
        <w:rPr>
          <w:sz w:val="22"/>
        </w:rPr>
        <w:br/>
      </w:r>
    </w:p>
    <w:p w14:paraId="31AFDBC4" w14:textId="77777777" w:rsidR="00E53368" w:rsidRDefault="00E53368" w:rsidP="00E53368">
      <w:pPr>
        <w:rPr>
          <w:sz w:val="16"/>
        </w:rPr>
      </w:pPr>
      <w:r>
        <w:rPr>
          <w:sz w:val="22"/>
        </w:rPr>
        <w:t>Vadovas                                            ......................                                                 ..................................</w:t>
      </w:r>
      <w:r>
        <w:rPr>
          <w:sz w:val="16"/>
        </w:rPr>
        <w:t xml:space="preserve">                                                                                                              </w:t>
      </w:r>
    </w:p>
    <w:p w14:paraId="428EA906" w14:textId="77777777" w:rsidR="00E53368" w:rsidRPr="00F061DD" w:rsidRDefault="00E53368" w:rsidP="00E53368">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75F71535" w14:textId="77777777" w:rsidR="00E53368" w:rsidRDefault="00E53368" w:rsidP="00E53368"/>
    <w:p w14:paraId="22F57DC7" w14:textId="77777777" w:rsidR="00E53368" w:rsidRDefault="00E53368" w:rsidP="00E53368">
      <w:r>
        <w:br w:type="page"/>
      </w:r>
    </w:p>
    <w:p w14:paraId="3EE707F2" w14:textId="77777777" w:rsidR="00E53368" w:rsidRDefault="00E53368" w:rsidP="00E53368">
      <w:r>
        <w:rPr>
          <w:noProof/>
          <w:lang w:val="en-US" w:eastAsia="en-US"/>
        </w:rPr>
        <w:lastRenderedPageBreak/>
        <mc:AlternateContent>
          <mc:Choice Requires="wps">
            <w:drawing>
              <wp:anchor distT="0" distB="0" distL="114300" distR="114300" simplePos="0" relativeHeight="251668480" behindDoc="0" locked="0" layoutInCell="1" allowOverlap="1" wp14:anchorId="3D0E7B90" wp14:editId="6FA7112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BACA06" id="Rectangle 23" o:spid="_x0000_s1026" style="position:absolute;margin-left:-3.3pt;margin-top:-16.4pt;width:482.55pt;height:67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lang w:val="en-US" w:eastAsia="en-US"/>
        </w:rPr>
        <mc:AlternateContent>
          <mc:Choice Requires="wps">
            <w:drawing>
              <wp:anchor distT="0" distB="0" distL="114300" distR="114300" simplePos="0" relativeHeight="251661312" behindDoc="0" locked="0" layoutInCell="1" allowOverlap="1" wp14:anchorId="774A4787" wp14:editId="77A70CFC">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A4787" id="Text Box 22" o:spid="_x0000_s1028" type="#_x0000_t202" style="position:absolute;margin-left:336.5pt;margin-top:-10.75pt;width:135.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lang w:val="en-US" w:eastAsia="en-US"/>
        </w:rPr>
        <mc:AlternateContent>
          <mc:Choice Requires="wps">
            <w:drawing>
              <wp:anchor distT="0" distB="0" distL="114300" distR="114300" simplePos="0" relativeHeight="251660288" behindDoc="0" locked="0" layoutInCell="1" allowOverlap="1" wp14:anchorId="5EAA24FE" wp14:editId="405A1172">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A24FE" id="Text Box 21" o:spid="_x0000_s1029" type="#_x0000_t202" style="position:absolute;margin-left:1.2pt;margin-top:-10.2pt;width:234.1pt;height: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v:textbox>
              </v:shape>
            </w:pict>
          </mc:Fallback>
        </mc:AlternateContent>
      </w:r>
    </w:p>
    <w:p w14:paraId="4028A1C9" w14:textId="77777777" w:rsidR="00E53368" w:rsidRDefault="00E53368" w:rsidP="00E53368"/>
    <w:p w14:paraId="71D371CF" w14:textId="77777777" w:rsidR="00E53368" w:rsidRDefault="00E53368" w:rsidP="00E53368"/>
    <w:p w14:paraId="57C21194" w14:textId="77777777" w:rsidR="00E53368" w:rsidRDefault="00E53368" w:rsidP="00E53368"/>
    <w:p w14:paraId="4B292C83" w14:textId="77777777" w:rsidR="00E53368" w:rsidRDefault="00E53368" w:rsidP="00E53368">
      <w:r>
        <w:rPr>
          <w:noProof/>
          <w:lang w:val="en-US" w:eastAsia="en-US"/>
        </w:rPr>
        <mc:AlternateContent>
          <mc:Choice Requires="wps">
            <w:drawing>
              <wp:anchor distT="0" distB="0" distL="114300" distR="114300" simplePos="0" relativeHeight="251664384" behindDoc="0" locked="0" layoutInCell="1" allowOverlap="1" wp14:anchorId="5A5C0ED7" wp14:editId="18B23270">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C0ED7" id="Text Box 17" o:spid="_x0000_s1030" type="#_x0000_t202" style="position:absolute;margin-left:346.2pt;margin-top:113.85pt;width:27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lang w:val="en-US" w:eastAsia="en-US"/>
        </w:rPr>
        <mc:AlternateContent>
          <mc:Choice Requires="wps">
            <w:drawing>
              <wp:anchor distT="0" distB="0" distL="114300" distR="114300" simplePos="0" relativeHeight="251667456" behindDoc="0" locked="0" layoutInCell="1" allowOverlap="1" wp14:anchorId="0745AE7C" wp14:editId="17437C94">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5AE7C" id="Text Box 20" o:spid="_x0000_s1031" type="#_x0000_t202" style="position:absolute;margin-left:.1pt;margin-top:546.4pt;width:472.8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130EEFB8" wp14:editId="3F0F10EE">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EEFB8" id="Text Box 19" o:spid="_x0000_s1032" type="#_x0000_t202" style="position:absolute;margin-left:0;margin-top:164.75pt;width:473.45pt;height:37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40093EF2" wp14:editId="3DC0A481">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6DB14564" w14:textId="77777777" w:rsidR="00E53368" w:rsidRDefault="00E53368" w:rsidP="00E533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93EF2" id="Text Box 18" o:spid="_x0000_s1033" type="#_x0000_t202" style="position:absolute;margin-left:346.35pt;margin-top:137.7pt;width:31.35pt;height:1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6DB14564" w14:textId="77777777" w:rsidR="00E53368" w:rsidRDefault="00E53368" w:rsidP="00E53368"/>
                  </w:txbxContent>
                </v:textbox>
              </v:shape>
            </w:pict>
          </mc:Fallback>
        </mc:AlternateContent>
      </w:r>
      <w:r>
        <w:rPr>
          <w:noProof/>
          <w:lang w:val="en-US" w:eastAsia="en-US"/>
        </w:rPr>
        <mc:AlternateContent>
          <mc:Choice Requires="wps">
            <w:drawing>
              <wp:anchor distT="0" distB="0" distL="114300" distR="114300" simplePos="0" relativeHeight="251663360" behindDoc="0" locked="0" layoutInCell="1" allowOverlap="1" wp14:anchorId="2273B37E" wp14:editId="4BB9BF51">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3B37E" id="Text Box 16" o:spid="_x0000_s1034" type="#_x0000_t202" style="position:absolute;margin-left:337.35pt;margin-top:88.9pt;width:135.75pt;height:7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v:textbox>
              </v:shape>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2FED5866" wp14:editId="3F650FF4">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0FEE9ED2" w14:textId="77777777" w:rsidR="00E53368" w:rsidRDefault="00E53368" w:rsidP="00E53368">
                            <w:pPr>
                              <w:pStyle w:val="Footer"/>
                              <w:spacing w:line="360" w:lineRule="auto"/>
                            </w:pPr>
                            <w:r>
                              <w:rPr>
                                <w:b/>
                                <w:bCs/>
                              </w:rPr>
                              <w:t>Verslo vadybos</w:t>
                            </w:r>
                            <w:r>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ED5866" id="Text Box 15" o:spid="_x0000_s1035" type="#_x0000_t202" style="position:absolute;margin-left:.95pt;margin-top:13.75pt;width:472.3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0FEE9ED2" w14:textId="77777777" w:rsidR="00E53368" w:rsidRDefault="00E53368" w:rsidP="00E53368">
                      <w:pPr>
                        <w:pStyle w:val="Footer"/>
                        <w:spacing w:line="360" w:lineRule="auto"/>
                      </w:pPr>
                      <w:r>
                        <w:rPr>
                          <w:b/>
                          <w:bCs/>
                        </w:rPr>
                        <w:t>Verslo vadybos</w:t>
                      </w:r>
                      <w:r>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v:textbox>
              </v:shape>
            </w:pict>
          </mc:Fallback>
        </mc:AlternateContent>
      </w:r>
      <w:r>
        <w:br w:type="page"/>
      </w:r>
    </w:p>
    <w:p w14:paraId="059D7DF4" w14:textId="77777777" w:rsidR="00E53368" w:rsidRDefault="00E53368" w:rsidP="00E53368">
      <w:pPr>
        <w:pStyle w:val="EndnoteText"/>
      </w:pPr>
      <w:r>
        <w:rPr>
          <w:noProof/>
          <w:lang w:val="en-US"/>
        </w:rPr>
        <w:lastRenderedPageBreak/>
        <mc:AlternateContent>
          <mc:Choice Requires="wpg">
            <w:drawing>
              <wp:anchor distT="0" distB="0" distL="114300" distR="114300" simplePos="0" relativeHeight="251670528" behindDoc="0" locked="0" layoutInCell="1" allowOverlap="1" wp14:anchorId="2321E7BF" wp14:editId="66C457A3">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5824083A" w14:textId="77777777" w:rsidR="00E53368" w:rsidRDefault="00E53368" w:rsidP="00E53368">
                              <w:pPr>
                                <w:pStyle w:val="Footer"/>
                                <w:spacing w:line="360" w:lineRule="auto"/>
                                <w:rPr>
                                  <w:lang w:val="en-US"/>
                                </w:rPr>
                              </w:pPr>
                              <w:r>
                                <w:rPr>
                                  <w:b/>
                                  <w:bCs/>
                                  <w:lang w:val="en-US"/>
                                </w:rPr>
                                <w:t xml:space="preserve">Business management </w:t>
                              </w:r>
                              <w:r>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74ACD642" w14:textId="77777777" w:rsidR="00E53368" w:rsidRDefault="00E53368" w:rsidP="00E53368">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37FCEFBD" w14:textId="77777777" w:rsidR="00E53368" w:rsidRPr="00DE4509" w:rsidRDefault="00E53368" w:rsidP="00E53368">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21E7BF" id="Group 4" o:spid="_x0000_s1036" style="position:absolute;margin-left:9pt;margin-top:-4.8pt;width:482.55pt;height:679.2pt;z-index:251670528"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5824083A" w14:textId="77777777" w:rsidR="00E53368" w:rsidRDefault="00E53368" w:rsidP="00E53368">
                        <w:pPr>
                          <w:pStyle w:val="Footer"/>
                          <w:spacing w:line="360" w:lineRule="auto"/>
                          <w:rPr>
                            <w:lang w:val="en-US"/>
                          </w:rPr>
                        </w:pPr>
                        <w:r>
                          <w:rPr>
                            <w:b/>
                            <w:bCs/>
                            <w:lang w:val="en-US"/>
                          </w:rPr>
                          <w:t xml:space="preserve">Business management </w:t>
                        </w:r>
                        <w:r>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74ACD642" w14:textId="77777777" w:rsidR="00E53368" w:rsidRDefault="00E53368" w:rsidP="00E53368">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7FCEFBD" w14:textId="77777777" w:rsidR="00E53368" w:rsidRPr="00DE4509" w:rsidRDefault="00E53368" w:rsidP="00E53368">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val="en-US"/>
        </w:rPr>
        <mc:AlternateContent>
          <mc:Choice Requires="wps">
            <w:drawing>
              <wp:anchor distT="0" distB="0" distL="114300" distR="114300" simplePos="0" relativeHeight="251669504" behindDoc="0" locked="0" layoutInCell="1" allowOverlap="1" wp14:anchorId="1562EC79" wp14:editId="0F1692C9">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62EC79" id="Text Box 3" o:spid="_x0000_s1045" type="#_x0000_t202" style="position:absolute;margin-left:348.8pt;margin-top:.55pt;width:135.3pt;height:6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05F59D63" w14:textId="77777777" w:rsidR="00E53368" w:rsidRDefault="00E53368" w:rsidP="00E53368">
      <w:r>
        <w:br w:type="page"/>
      </w:r>
    </w:p>
    <w:p w14:paraId="3AA384BB" w14:textId="77777777" w:rsidR="00E53368" w:rsidRDefault="00E53368" w:rsidP="00E53368"/>
    <w:p w14:paraId="2E27C264" w14:textId="77777777" w:rsidR="00E53368" w:rsidRDefault="00E53368" w:rsidP="00E53368"/>
    <w:p w14:paraId="4659429B" w14:textId="77777777" w:rsidR="00E53368" w:rsidRDefault="00E53368" w:rsidP="00E53368"/>
    <w:p w14:paraId="695D0AB3" w14:textId="77777777" w:rsidR="00E53368" w:rsidRDefault="00E53368" w:rsidP="00E53368"/>
    <w:p w14:paraId="31705F6D" w14:textId="77777777" w:rsidR="00E53368" w:rsidRDefault="00E53368" w:rsidP="00E53368">
      <w:pPr>
        <w:tabs>
          <w:tab w:val="left" w:pos="9781"/>
        </w:tabs>
        <w:ind w:right="398"/>
        <w:jc w:val="center"/>
        <w:outlineLvl w:val="0"/>
        <w:rPr>
          <w:b/>
          <w:bCs/>
        </w:rPr>
      </w:pPr>
      <w:r>
        <w:rPr>
          <w:b/>
          <w:bCs/>
        </w:rPr>
        <w:t>VILNIAUS GEDIMINO TECHNIKOS UNIVERSITETAS</w:t>
      </w:r>
    </w:p>
    <w:p w14:paraId="3F09AFBD" w14:textId="77777777" w:rsidR="00E53368" w:rsidRDefault="00E53368" w:rsidP="00E53368">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E53368" w:rsidRPr="00F56FA8" w14:paraId="4CD772BF" w14:textId="77777777" w:rsidTr="005B328B">
        <w:trPr>
          <w:trHeight w:val="349"/>
        </w:trPr>
        <w:tc>
          <w:tcPr>
            <w:tcW w:w="6237" w:type="dxa"/>
            <w:tcBorders>
              <w:top w:val="nil"/>
              <w:left w:val="nil"/>
              <w:bottom w:val="single" w:sz="4" w:space="0" w:color="auto"/>
              <w:right w:val="nil"/>
            </w:tcBorders>
          </w:tcPr>
          <w:p w14:paraId="71A7C903" w14:textId="77777777" w:rsidR="00E53368" w:rsidRPr="00F56FA8" w:rsidRDefault="00E53368" w:rsidP="005B328B">
            <w:pPr>
              <w:tabs>
                <w:tab w:val="left" w:pos="9781"/>
              </w:tabs>
              <w:ind w:left="34" w:hanging="34"/>
              <w:jc w:val="center"/>
              <w:rPr>
                <w:color w:val="FF0000"/>
                <w:szCs w:val="12"/>
              </w:rPr>
            </w:pPr>
          </w:p>
        </w:tc>
      </w:tr>
      <w:tr w:rsidR="00E53368" w:rsidRPr="00F56FA8" w14:paraId="156EA2BA" w14:textId="77777777" w:rsidTr="005B328B">
        <w:trPr>
          <w:trHeight w:val="471"/>
        </w:trPr>
        <w:tc>
          <w:tcPr>
            <w:tcW w:w="6237" w:type="dxa"/>
            <w:tcBorders>
              <w:left w:val="nil"/>
              <w:right w:val="nil"/>
            </w:tcBorders>
          </w:tcPr>
          <w:p w14:paraId="0059F091" w14:textId="77777777" w:rsidR="00E53368" w:rsidRPr="00F56FA8" w:rsidRDefault="00E53368" w:rsidP="005B328B">
            <w:pPr>
              <w:tabs>
                <w:tab w:val="left" w:pos="9781"/>
              </w:tabs>
              <w:ind w:left="-108"/>
              <w:jc w:val="center"/>
              <w:rPr>
                <w:color w:val="FF0000"/>
                <w:szCs w:val="12"/>
              </w:rPr>
            </w:pPr>
            <w:r w:rsidRPr="00F56FA8">
              <w:rPr>
                <w:color w:val="FF0000"/>
                <w:sz w:val="16"/>
                <w:szCs w:val="12"/>
              </w:rPr>
              <w:t>(Studento vardas ir pavardė, studento pažymėjimo Nr.)</w:t>
            </w:r>
          </w:p>
        </w:tc>
      </w:tr>
      <w:tr w:rsidR="00E53368" w:rsidRPr="00F56FA8" w14:paraId="5D51CE31" w14:textId="77777777" w:rsidTr="005B328B">
        <w:trPr>
          <w:trHeight w:val="421"/>
        </w:trPr>
        <w:tc>
          <w:tcPr>
            <w:tcW w:w="6237" w:type="dxa"/>
            <w:tcBorders>
              <w:left w:val="nil"/>
              <w:right w:val="nil"/>
            </w:tcBorders>
          </w:tcPr>
          <w:p w14:paraId="506567F4" w14:textId="77777777" w:rsidR="00E53368" w:rsidRPr="00F56FA8" w:rsidRDefault="00E53368" w:rsidP="005B328B">
            <w:pPr>
              <w:tabs>
                <w:tab w:val="left" w:pos="9781"/>
              </w:tabs>
              <w:ind w:left="-108"/>
              <w:jc w:val="center"/>
              <w:rPr>
                <w:color w:val="FF0000"/>
                <w:szCs w:val="12"/>
              </w:rPr>
            </w:pPr>
            <w:r w:rsidRPr="00F56FA8">
              <w:rPr>
                <w:color w:val="FF0000"/>
                <w:sz w:val="16"/>
                <w:szCs w:val="12"/>
              </w:rPr>
              <w:t>(Fakultetas)</w:t>
            </w:r>
          </w:p>
        </w:tc>
      </w:tr>
    </w:tbl>
    <w:p w14:paraId="266015F4" w14:textId="77777777" w:rsidR="00E53368" w:rsidRPr="00F56FA8" w:rsidRDefault="00E53368" w:rsidP="00E53368">
      <w:pPr>
        <w:tabs>
          <w:tab w:val="left" w:pos="9781"/>
        </w:tabs>
        <w:ind w:right="398"/>
        <w:jc w:val="center"/>
        <w:rPr>
          <w:color w:val="FF0000"/>
          <w:szCs w:val="12"/>
        </w:rPr>
      </w:pPr>
      <w:r w:rsidRPr="00F56FA8">
        <w:rPr>
          <w:color w:val="FF0000"/>
          <w:sz w:val="16"/>
          <w:szCs w:val="12"/>
        </w:rPr>
        <w:t>(Studijų programa, akademinė grupė)</w:t>
      </w:r>
    </w:p>
    <w:p w14:paraId="4F36F78C" w14:textId="77777777" w:rsidR="00E53368" w:rsidRPr="00F56FA8" w:rsidRDefault="00E53368" w:rsidP="00E53368">
      <w:pPr>
        <w:tabs>
          <w:tab w:val="left" w:pos="9781"/>
        </w:tabs>
        <w:ind w:right="398"/>
        <w:jc w:val="center"/>
        <w:rPr>
          <w:color w:val="FF0000"/>
          <w:sz w:val="16"/>
          <w:szCs w:val="12"/>
        </w:rPr>
      </w:pPr>
    </w:p>
    <w:p w14:paraId="0AC3A1C2" w14:textId="77777777" w:rsidR="00E53368" w:rsidRDefault="00E53368" w:rsidP="00E53368">
      <w:pPr>
        <w:tabs>
          <w:tab w:val="left" w:pos="9781"/>
        </w:tabs>
        <w:ind w:right="398"/>
        <w:jc w:val="center"/>
        <w:rPr>
          <w:sz w:val="16"/>
          <w:szCs w:val="12"/>
        </w:rPr>
      </w:pPr>
    </w:p>
    <w:p w14:paraId="0E215889" w14:textId="77777777" w:rsidR="00E53368" w:rsidRDefault="00E53368" w:rsidP="00E53368">
      <w:pPr>
        <w:tabs>
          <w:tab w:val="left" w:pos="9781"/>
        </w:tabs>
        <w:ind w:right="398"/>
        <w:jc w:val="center"/>
        <w:outlineLvl w:val="0"/>
        <w:rPr>
          <w:b/>
          <w:bCs/>
        </w:rPr>
      </w:pPr>
      <w:r>
        <w:rPr>
          <w:b/>
          <w:bCs/>
          <w:caps/>
        </w:rPr>
        <w:t>Baigiamojo darbo</w:t>
      </w:r>
      <w:r>
        <w:rPr>
          <w:b/>
          <w:bCs/>
        </w:rPr>
        <w:t xml:space="preserve"> </w:t>
      </w:r>
    </w:p>
    <w:p w14:paraId="304E3711" w14:textId="77777777" w:rsidR="00E53368" w:rsidRDefault="00E53368" w:rsidP="00E53368">
      <w:pPr>
        <w:tabs>
          <w:tab w:val="left" w:pos="9781"/>
        </w:tabs>
        <w:ind w:right="398"/>
        <w:jc w:val="center"/>
        <w:rPr>
          <w:b/>
          <w:bCs/>
        </w:rPr>
      </w:pPr>
      <w:r>
        <w:rPr>
          <w:b/>
          <w:bCs/>
        </w:rPr>
        <w:t>SĄŽININGUMO DEKLARACIJA</w:t>
      </w:r>
    </w:p>
    <w:p w14:paraId="43A362F7" w14:textId="77777777" w:rsidR="00E53368" w:rsidRDefault="00E53368" w:rsidP="00E53368">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E53368" w14:paraId="4397DE6E" w14:textId="77777777" w:rsidTr="005B328B">
        <w:tc>
          <w:tcPr>
            <w:tcW w:w="931" w:type="dxa"/>
            <w:tcBorders>
              <w:top w:val="nil"/>
              <w:left w:val="nil"/>
              <w:bottom w:val="nil"/>
              <w:right w:val="nil"/>
            </w:tcBorders>
          </w:tcPr>
          <w:p w14:paraId="6E1864C3" w14:textId="77777777" w:rsidR="00E53368" w:rsidRDefault="00E53368" w:rsidP="005B328B">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38DE6E2C" w14:textId="77777777" w:rsidR="00E53368" w:rsidRPr="00F061DD" w:rsidRDefault="00E53368" w:rsidP="005B328B">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48356606" w14:textId="77777777" w:rsidR="00E53368" w:rsidRDefault="00E53368" w:rsidP="005B328B">
            <w:pPr>
              <w:tabs>
                <w:tab w:val="left" w:pos="9781"/>
              </w:tabs>
              <w:ind w:left="426" w:right="398" w:hanging="426"/>
              <w:jc w:val="center"/>
              <w:rPr>
                <w:szCs w:val="12"/>
              </w:rPr>
            </w:pPr>
            <w:r>
              <w:rPr>
                <w:szCs w:val="12"/>
              </w:rPr>
              <w:t>d.</w:t>
            </w:r>
          </w:p>
        </w:tc>
      </w:tr>
    </w:tbl>
    <w:p w14:paraId="343CEB2B" w14:textId="77777777" w:rsidR="00E53368" w:rsidRDefault="00E53368" w:rsidP="00E53368">
      <w:pPr>
        <w:tabs>
          <w:tab w:val="left" w:pos="9781"/>
        </w:tabs>
        <w:ind w:right="398"/>
        <w:jc w:val="center"/>
        <w:rPr>
          <w:sz w:val="16"/>
          <w:szCs w:val="12"/>
        </w:rPr>
      </w:pPr>
      <w:r>
        <w:rPr>
          <w:sz w:val="16"/>
          <w:szCs w:val="12"/>
        </w:rPr>
        <w:t>(Data)</w:t>
      </w:r>
    </w:p>
    <w:p w14:paraId="201695DB" w14:textId="77777777" w:rsidR="00E53368" w:rsidRDefault="00E53368" w:rsidP="00E53368">
      <w:pPr>
        <w:tabs>
          <w:tab w:val="left" w:pos="9781"/>
        </w:tabs>
        <w:ind w:right="398"/>
        <w:jc w:val="center"/>
        <w:rPr>
          <w:szCs w:val="12"/>
        </w:rPr>
      </w:pPr>
    </w:p>
    <w:p w14:paraId="1D7FC61B" w14:textId="77777777" w:rsidR="00E53368" w:rsidRDefault="00E53368" w:rsidP="00E53368">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E53368" w:rsidRPr="00F56FA8" w14:paraId="6C63988F" w14:textId="77777777" w:rsidTr="005B328B">
        <w:trPr>
          <w:cantSplit/>
        </w:trPr>
        <w:tc>
          <w:tcPr>
            <w:tcW w:w="6238" w:type="dxa"/>
            <w:gridSpan w:val="5"/>
            <w:tcBorders>
              <w:top w:val="nil"/>
              <w:left w:val="nil"/>
              <w:bottom w:val="nil"/>
              <w:right w:val="nil"/>
            </w:tcBorders>
            <w:vAlign w:val="bottom"/>
          </w:tcPr>
          <w:p w14:paraId="49DFC197" w14:textId="77777777" w:rsidR="00E53368" w:rsidRPr="00F56FA8" w:rsidRDefault="00E53368" w:rsidP="005B328B">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129825" w14:textId="77777777" w:rsidR="00E53368" w:rsidRPr="00F56FA8" w:rsidRDefault="00E53368" w:rsidP="005B328B">
            <w:pPr>
              <w:tabs>
                <w:tab w:val="left" w:pos="9781"/>
              </w:tabs>
              <w:ind w:right="398"/>
              <w:jc w:val="both"/>
              <w:rPr>
                <w:color w:val="FF0000"/>
                <w:szCs w:val="12"/>
              </w:rPr>
            </w:pPr>
          </w:p>
        </w:tc>
      </w:tr>
      <w:tr w:rsidR="00E53368" w:rsidRPr="00F56FA8" w14:paraId="188D235F" w14:textId="77777777" w:rsidTr="005B328B">
        <w:trPr>
          <w:cantSplit/>
        </w:trPr>
        <w:tc>
          <w:tcPr>
            <w:tcW w:w="9640" w:type="dxa"/>
            <w:gridSpan w:val="8"/>
            <w:tcBorders>
              <w:top w:val="nil"/>
              <w:left w:val="nil"/>
              <w:right w:val="nil"/>
            </w:tcBorders>
          </w:tcPr>
          <w:p w14:paraId="43E08CFA" w14:textId="77777777" w:rsidR="00E53368" w:rsidRPr="00F56FA8" w:rsidRDefault="00E53368" w:rsidP="005B328B">
            <w:pPr>
              <w:tabs>
                <w:tab w:val="left" w:pos="9781"/>
              </w:tabs>
              <w:ind w:right="398"/>
              <w:jc w:val="center"/>
              <w:rPr>
                <w:color w:val="FF0000"/>
                <w:sz w:val="22"/>
                <w:szCs w:val="22"/>
              </w:rPr>
            </w:pPr>
          </w:p>
        </w:tc>
      </w:tr>
      <w:tr w:rsidR="00E53368" w:rsidRPr="00F56FA8" w14:paraId="0BA11820" w14:textId="77777777" w:rsidTr="005B328B">
        <w:trPr>
          <w:cantSplit/>
        </w:trPr>
        <w:tc>
          <w:tcPr>
            <w:tcW w:w="9640" w:type="dxa"/>
            <w:gridSpan w:val="8"/>
            <w:tcBorders>
              <w:left w:val="nil"/>
              <w:bottom w:val="single" w:sz="4" w:space="0" w:color="auto"/>
              <w:right w:val="nil"/>
            </w:tcBorders>
          </w:tcPr>
          <w:p w14:paraId="7992B119" w14:textId="77777777" w:rsidR="00E53368" w:rsidRPr="00F56FA8" w:rsidRDefault="00E53368" w:rsidP="005B328B">
            <w:pPr>
              <w:tabs>
                <w:tab w:val="left" w:pos="601"/>
                <w:tab w:val="left" w:pos="9781"/>
              </w:tabs>
              <w:ind w:right="190"/>
              <w:jc w:val="center"/>
              <w:rPr>
                <w:color w:val="FF0000"/>
                <w:sz w:val="22"/>
                <w:szCs w:val="22"/>
              </w:rPr>
            </w:pPr>
          </w:p>
        </w:tc>
      </w:tr>
      <w:tr w:rsidR="00E53368" w:rsidRPr="00F56FA8" w14:paraId="11779764" w14:textId="77777777" w:rsidTr="005B328B">
        <w:trPr>
          <w:cantSplit/>
        </w:trPr>
        <w:tc>
          <w:tcPr>
            <w:tcW w:w="1398" w:type="dxa"/>
            <w:tcBorders>
              <w:top w:val="nil"/>
              <w:left w:val="nil"/>
              <w:bottom w:val="nil"/>
              <w:right w:val="nil"/>
            </w:tcBorders>
            <w:vAlign w:val="bottom"/>
          </w:tcPr>
          <w:p w14:paraId="3E2749D5" w14:textId="77777777" w:rsidR="00E53368" w:rsidRPr="00F56FA8" w:rsidRDefault="00E53368" w:rsidP="005B328B">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044851CA" w14:textId="77777777" w:rsidR="00E53368" w:rsidRPr="00F56FA8" w:rsidRDefault="00E53368" w:rsidP="005B328B">
            <w:pPr>
              <w:tabs>
                <w:tab w:val="left" w:pos="9781"/>
              </w:tabs>
              <w:ind w:right="-46"/>
              <w:jc w:val="center"/>
              <w:rPr>
                <w:color w:val="FF0000"/>
                <w:szCs w:val="12"/>
              </w:rPr>
            </w:pPr>
          </w:p>
        </w:tc>
        <w:tc>
          <w:tcPr>
            <w:tcW w:w="647" w:type="dxa"/>
            <w:tcBorders>
              <w:top w:val="nil"/>
              <w:left w:val="nil"/>
              <w:bottom w:val="nil"/>
              <w:right w:val="nil"/>
            </w:tcBorders>
            <w:vAlign w:val="bottom"/>
          </w:tcPr>
          <w:p w14:paraId="65766AF4" w14:textId="77777777" w:rsidR="00E53368" w:rsidRPr="00F56FA8" w:rsidRDefault="00E53368" w:rsidP="005B328B">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0AF1F1CE" w14:textId="77777777" w:rsidR="00E53368" w:rsidRPr="00F56FA8" w:rsidRDefault="00E53368" w:rsidP="005B328B">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7ED6132B" w14:textId="77777777" w:rsidR="00E53368" w:rsidRPr="00F56FA8" w:rsidRDefault="00E53368" w:rsidP="005B328B">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5AA66AF" w14:textId="77777777" w:rsidR="00E53368" w:rsidRPr="00F56FA8" w:rsidRDefault="00E53368" w:rsidP="005B328B">
            <w:pPr>
              <w:tabs>
                <w:tab w:val="left" w:pos="9781"/>
              </w:tabs>
              <w:ind w:left="-149" w:right="-108"/>
              <w:jc w:val="both"/>
              <w:rPr>
                <w:color w:val="FF0000"/>
                <w:szCs w:val="12"/>
              </w:rPr>
            </w:pPr>
          </w:p>
        </w:tc>
        <w:tc>
          <w:tcPr>
            <w:tcW w:w="567" w:type="dxa"/>
            <w:tcBorders>
              <w:top w:val="nil"/>
              <w:left w:val="nil"/>
              <w:bottom w:val="nil"/>
              <w:right w:val="nil"/>
            </w:tcBorders>
            <w:vAlign w:val="bottom"/>
          </w:tcPr>
          <w:p w14:paraId="25323067" w14:textId="77777777" w:rsidR="00E53368" w:rsidRPr="00F56FA8" w:rsidRDefault="00E53368" w:rsidP="005B328B">
            <w:pPr>
              <w:tabs>
                <w:tab w:val="left" w:pos="1088"/>
                <w:tab w:val="left" w:pos="9781"/>
              </w:tabs>
              <w:ind w:right="-250" w:hanging="108"/>
              <w:rPr>
                <w:color w:val="FF0000"/>
                <w:szCs w:val="12"/>
              </w:rPr>
            </w:pPr>
            <w:r w:rsidRPr="00F56FA8">
              <w:rPr>
                <w:color w:val="FF0000"/>
                <w:szCs w:val="12"/>
              </w:rPr>
              <w:t>, yra</w:t>
            </w:r>
          </w:p>
        </w:tc>
      </w:tr>
    </w:tbl>
    <w:p w14:paraId="33F7A51B" w14:textId="77777777" w:rsidR="00E53368" w:rsidRPr="00F56FA8" w:rsidRDefault="00E53368" w:rsidP="00E53368">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3E85C51D" w14:textId="77777777" w:rsidR="00E53368" w:rsidRPr="00F56FA8" w:rsidRDefault="00E53368" w:rsidP="00E53368">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E53368" w:rsidRPr="00F56FA8" w14:paraId="4D8CCD65" w14:textId="77777777" w:rsidTr="005B328B">
        <w:tc>
          <w:tcPr>
            <w:tcW w:w="2835" w:type="dxa"/>
            <w:tcBorders>
              <w:top w:val="nil"/>
              <w:left w:val="nil"/>
              <w:bottom w:val="nil"/>
              <w:right w:val="nil"/>
            </w:tcBorders>
          </w:tcPr>
          <w:p w14:paraId="2CE7CE3E" w14:textId="77777777" w:rsidR="00E53368" w:rsidRPr="00F56FA8" w:rsidRDefault="00E53368" w:rsidP="005B328B">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53DFD8CB" w14:textId="77777777" w:rsidR="00E53368" w:rsidRPr="00F56FA8" w:rsidRDefault="00E53368" w:rsidP="005B328B">
            <w:pPr>
              <w:tabs>
                <w:tab w:val="left" w:pos="9781"/>
              </w:tabs>
              <w:ind w:left="-958" w:right="-108" w:firstLine="958"/>
              <w:jc w:val="both"/>
              <w:rPr>
                <w:color w:val="FF0000"/>
                <w:szCs w:val="12"/>
              </w:rPr>
            </w:pPr>
          </w:p>
        </w:tc>
      </w:tr>
      <w:tr w:rsidR="00E53368" w:rsidRPr="00F56FA8" w14:paraId="66406C93" w14:textId="77777777" w:rsidTr="005B328B">
        <w:trPr>
          <w:cantSplit/>
        </w:trPr>
        <w:tc>
          <w:tcPr>
            <w:tcW w:w="9639" w:type="dxa"/>
            <w:gridSpan w:val="3"/>
            <w:tcBorders>
              <w:top w:val="nil"/>
              <w:left w:val="nil"/>
              <w:right w:val="nil"/>
            </w:tcBorders>
          </w:tcPr>
          <w:p w14:paraId="2DB079E1" w14:textId="77777777" w:rsidR="00E53368" w:rsidRPr="00F56FA8" w:rsidRDefault="00E53368" w:rsidP="005B328B">
            <w:pPr>
              <w:tabs>
                <w:tab w:val="left" w:pos="9781"/>
              </w:tabs>
              <w:ind w:right="397"/>
              <w:jc w:val="both"/>
              <w:rPr>
                <w:color w:val="FF0000"/>
                <w:szCs w:val="12"/>
              </w:rPr>
            </w:pPr>
          </w:p>
        </w:tc>
      </w:tr>
      <w:tr w:rsidR="00E53368" w:rsidRPr="00F56FA8" w14:paraId="14D3F305" w14:textId="77777777" w:rsidTr="005B328B">
        <w:trPr>
          <w:cantSplit/>
        </w:trPr>
        <w:tc>
          <w:tcPr>
            <w:tcW w:w="9639" w:type="dxa"/>
            <w:gridSpan w:val="3"/>
            <w:tcBorders>
              <w:left w:val="nil"/>
              <w:bottom w:val="single" w:sz="4" w:space="0" w:color="auto"/>
              <w:right w:val="nil"/>
            </w:tcBorders>
          </w:tcPr>
          <w:p w14:paraId="50923A50" w14:textId="77777777" w:rsidR="00E53368" w:rsidRPr="00F56FA8" w:rsidRDefault="00E53368" w:rsidP="005B328B">
            <w:pPr>
              <w:tabs>
                <w:tab w:val="left" w:pos="9781"/>
              </w:tabs>
              <w:ind w:right="397"/>
              <w:jc w:val="both"/>
              <w:rPr>
                <w:color w:val="FF0000"/>
                <w:szCs w:val="12"/>
              </w:rPr>
            </w:pPr>
          </w:p>
        </w:tc>
      </w:tr>
      <w:tr w:rsidR="00E53368" w:rsidRPr="00F56FA8" w14:paraId="53E88B7C" w14:textId="77777777" w:rsidTr="005B328B">
        <w:trPr>
          <w:cantSplit/>
        </w:trPr>
        <w:tc>
          <w:tcPr>
            <w:tcW w:w="3118" w:type="dxa"/>
            <w:gridSpan w:val="2"/>
            <w:tcBorders>
              <w:left w:val="nil"/>
              <w:bottom w:val="nil"/>
              <w:right w:val="nil"/>
            </w:tcBorders>
          </w:tcPr>
          <w:p w14:paraId="221EC622" w14:textId="77777777" w:rsidR="00E53368" w:rsidRPr="00F56FA8" w:rsidRDefault="00E53368" w:rsidP="005B328B">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11A3CC7D" w14:textId="77777777" w:rsidR="00E53368" w:rsidRPr="00F56FA8" w:rsidRDefault="00E53368" w:rsidP="005B328B">
            <w:pPr>
              <w:tabs>
                <w:tab w:val="left" w:pos="9781"/>
              </w:tabs>
              <w:ind w:right="119"/>
              <w:jc w:val="both"/>
              <w:rPr>
                <w:color w:val="FF0000"/>
                <w:szCs w:val="12"/>
              </w:rPr>
            </w:pPr>
          </w:p>
        </w:tc>
      </w:tr>
    </w:tbl>
    <w:p w14:paraId="1B3BF71B" w14:textId="77777777" w:rsidR="00E53368" w:rsidRDefault="00E53368" w:rsidP="00E53368">
      <w:pPr>
        <w:tabs>
          <w:tab w:val="left" w:pos="9781"/>
        </w:tabs>
        <w:ind w:right="-1" w:firstLine="709"/>
        <w:jc w:val="both"/>
        <w:rPr>
          <w:szCs w:val="12"/>
        </w:rPr>
      </w:pPr>
    </w:p>
    <w:p w14:paraId="66837F3A" w14:textId="77777777" w:rsidR="00E53368" w:rsidRDefault="00E53368" w:rsidP="00E53368">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5DB4CBA8" w14:textId="77777777" w:rsidR="00E53368" w:rsidRDefault="00E53368" w:rsidP="00E53368">
      <w:pPr>
        <w:tabs>
          <w:tab w:val="left" w:pos="9781"/>
        </w:tabs>
        <w:ind w:right="-1" w:firstLine="709"/>
        <w:jc w:val="both"/>
        <w:rPr>
          <w:szCs w:val="12"/>
        </w:rPr>
      </w:pPr>
    </w:p>
    <w:p w14:paraId="7BF5C1F8" w14:textId="77777777" w:rsidR="00E53368" w:rsidRDefault="00E53368" w:rsidP="00E53368">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E53368" w14:paraId="714BD391" w14:textId="77777777" w:rsidTr="005B328B">
        <w:tc>
          <w:tcPr>
            <w:tcW w:w="2304" w:type="dxa"/>
            <w:tcBorders>
              <w:bottom w:val="single" w:sz="4" w:space="0" w:color="auto"/>
            </w:tcBorders>
          </w:tcPr>
          <w:p w14:paraId="1E1F5469" w14:textId="77777777" w:rsidR="00E53368" w:rsidRDefault="00E53368" w:rsidP="005B328B">
            <w:pPr>
              <w:pStyle w:val="BodyTextIndent2"/>
              <w:rPr>
                <w:caps/>
                <w:sz w:val="18"/>
                <w:szCs w:val="18"/>
              </w:rPr>
            </w:pPr>
          </w:p>
        </w:tc>
        <w:tc>
          <w:tcPr>
            <w:tcW w:w="1098" w:type="dxa"/>
          </w:tcPr>
          <w:p w14:paraId="32F609A6" w14:textId="77777777" w:rsidR="00E53368" w:rsidRDefault="00E53368" w:rsidP="005B328B">
            <w:pPr>
              <w:pStyle w:val="BodyTextIndent2"/>
              <w:rPr>
                <w:caps/>
                <w:sz w:val="18"/>
                <w:szCs w:val="18"/>
              </w:rPr>
            </w:pPr>
          </w:p>
        </w:tc>
        <w:tc>
          <w:tcPr>
            <w:tcW w:w="3296" w:type="dxa"/>
            <w:tcBorders>
              <w:bottom w:val="single" w:sz="4" w:space="0" w:color="auto"/>
            </w:tcBorders>
          </w:tcPr>
          <w:p w14:paraId="23DD066A" w14:textId="77777777" w:rsidR="00E53368" w:rsidRDefault="00E53368" w:rsidP="005B328B">
            <w:pPr>
              <w:pStyle w:val="BodyTextIndent2"/>
              <w:rPr>
                <w:caps/>
                <w:sz w:val="18"/>
                <w:szCs w:val="18"/>
              </w:rPr>
            </w:pPr>
          </w:p>
        </w:tc>
      </w:tr>
      <w:tr w:rsidR="00E53368" w14:paraId="1B38B030" w14:textId="77777777" w:rsidTr="005B328B">
        <w:tc>
          <w:tcPr>
            <w:tcW w:w="2304" w:type="dxa"/>
            <w:tcBorders>
              <w:top w:val="single" w:sz="4" w:space="0" w:color="auto"/>
            </w:tcBorders>
          </w:tcPr>
          <w:p w14:paraId="05005153" w14:textId="77777777" w:rsidR="00E53368" w:rsidRDefault="00E53368" w:rsidP="005B328B">
            <w:pPr>
              <w:pStyle w:val="BodyTextIndent2"/>
              <w:jc w:val="center"/>
              <w:rPr>
                <w:sz w:val="18"/>
                <w:szCs w:val="18"/>
              </w:rPr>
            </w:pPr>
            <w:r>
              <w:rPr>
                <w:sz w:val="18"/>
                <w:szCs w:val="18"/>
              </w:rPr>
              <w:t>(Parašas)</w:t>
            </w:r>
          </w:p>
        </w:tc>
        <w:tc>
          <w:tcPr>
            <w:tcW w:w="1098" w:type="dxa"/>
          </w:tcPr>
          <w:p w14:paraId="783C82FD" w14:textId="77777777" w:rsidR="00E53368" w:rsidRDefault="00E53368" w:rsidP="005B328B">
            <w:pPr>
              <w:pStyle w:val="BodyTextIndent2"/>
              <w:rPr>
                <w:sz w:val="18"/>
                <w:szCs w:val="18"/>
              </w:rPr>
            </w:pPr>
          </w:p>
        </w:tc>
        <w:tc>
          <w:tcPr>
            <w:tcW w:w="3296" w:type="dxa"/>
            <w:tcBorders>
              <w:top w:val="single" w:sz="4" w:space="0" w:color="auto"/>
            </w:tcBorders>
          </w:tcPr>
          <w:p w14:paraId="447A19B3" w14:textId="77777777" w:rsidR="00E53368" w:rsidRDefault="00E53368" w:rsidP="005B328B">
            <w:pPr>
              <w:pStyle w:val="BodyTextIndent2"/>
              <w:jc w:val="center"/>
              <w:rPr>
                <w:sz w:val="18"/>
                <w:szCs w:val="18"/>
              </w:rPr>
            </w:pPr>
            <w:r>
              <w:rPr>
                <w:sz w:val="18"/>
                <w:szCs w:val="18"/>
              </w:rPr>
              <w:t>(Vardas ir pavardė)</w:t>
            </w:r>
          </w:p>
        </w:tc>
      </w:tr>
    </w:tbl>
    <w:p w14:paraId="68CBD1D7" w14:textId="77777777" w:rsidR="00E53368" w:rsidRDefault="00E53368" w:rsidP="00E53368">
      <w:pPr>
        <w:tabs>
          <w:tab w:val="left" w:pos="9781"/>
        </w:tabs>
        <w:ind w:right="-1"/>
        <w:rPr>
          <w:szCs w:val="12"/>
        </w:rPr>
      </w:pPr>
    </w:p>
    <w:p w14:paraId="6E3E0BFB" w14:textId="77777777" w:rsidR="00E53368" w:rsidRDefault="00E53368" w:rsidP="00E53368"/>
    <w:p w14:paraId="5D5E8515" w14:textId="77777777" w:rsidR="00E53368" w:rsidRDefault="00E53368" w:rsidP="00E53368"/>
    <w:p w14:paraId="55C4C55B" w14:textId="77777777" w:rsidR="00DC4027" w:rsidRDefault="00E53368" w:rsidP="00DC4027">
      <w:pPr>
        <w:jc w:val="center"/>
        <w:rPr>
          <w:b/>
        </w:rPr>
      </w:pPr>
      <w:r>
        <w:br w:type="page"/>
      </w:r>
      <w:r w:rsidR="00DC4027">
        <w:rPr>
          <w:b/>
        </w:rPr>
        <w:lastRenderedPageBreak/>
        <w:t>SUTIKIMAS DĖL ASMENS DUOMENŲ NAUDOJIMO</w:t>
      </w:r>
    </w:p>
    <w:p w14:paraId="78D42A98" w14:textId="77777777" w:rsidR="00DC4027" w:rsidRDefault="00DC4027" w:rsidP="00DC4027">
      <w:pPr>
        <w:jc w:val="center"/>
        <w:rPr>
          <w:kern w:val="28"/>
          <w:sz w:val="22"/>
          <w:szCs w:val="22"/>
        </w:rPr>
      </w:pPr>
    </w:p>
    <w:p w14:paraId="7E72F0B1" w14:textId="77777777" w:rsidR="00DC4027" w:rsidRDefault="00DC4027" w:rsidP="00DC4027">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DC4027" w14:paraId="08EE0EB3" w14:textId="77777777" w:rsidTr="005B328B">
        <w:tc>
          <w:tcPr>
            <w:tcW w:w="1980" w:type="dxa"/>
            <w:tcBorders>
              <w:top w:val="single" w:sz="2" w:space="0" w:color="auto"/>
              <w:left w:val="nil"/>
              <w:bottom w:val="nil"/>
              <w:right w:val="nil"/>
            </w:tcBorders>
            <w:hideMark/>
          </w:tcPr>
          <w:p w14:paraId="1A88B0A9" w14:textId="77777777" w:rsidR="00DC4027" w:rsidRDefault="00DC4027" w:rsidP="005B328B">
            <w:pPr>
              <w:rPr>
                <w:kern w:val="28"/>
                <w:sz w:val="18"/>
                <w:lang w:eastAsia="en-US"/>
              </w:rPr>
            </w:pPr>
            <w:r>
              <w:rPr>
                <w:kern w:val="28"/>
                <w:sz w:val="18"/>
              </w:rPr>
              <w:t xml:space="preserve">            (Data)</w:t>
            </w:r>
          </w:p>
        </w:tc>
      </w:tr>
    </w:tbl>
    <w:p w14:paraId="2FB6B18F" w14:textId="77777777" w:rsidR="00DC4027" w:rsidRDefault="00DC4027" w:rsidP="00DC4027">
      <w:pPr>
        <w:jc w:val="center"/>
        <w:rPr>
          <w:kern w:val="28"/>
          <w:szCs w:val="20"/>
          <w:lang w:eastAsia="en-US"/>
        </w:rPr>
      </w:pPr>
      <w:r>
        <w:rPr>
          <w:kern w:val="28"/>
        </w:rPr>
        <w:t xml:space="preserve">  </w:t>
      </w:r>
    </w:p>
    <w:p w14:paraId="0EC68E33" w14:textId="77777777" w:rsidR="00DC4027" w:rsidRDefault="00DC4027" w:rsidP="00DC4027">
      <w:pPr>
        <w:jc w:val="center"/>
      </w:pPr>
    </w:p>
    <w:p w14:paraId="7249E66F" w14:textId="77777777" w:rsidR="00DC4027" w:rsidRDefault="00DC4027" w:rsidP="00DC4027">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181A1B1A"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3C8E61C7"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3D49E503"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56E37623" w14:textId="77777777" w:rsidR="00DC4027" w:rsidRDefault="00DC4027" w:rsidP="00DC4027">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6F37F295" w14:textId="77777777" w:rsidR="00DC4027" w:rsidRDefault="00DC4027" w:rsidP="00DC4027">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50621E1D" w14:textId="77777777" w:rsidR="00DC4027" w:rsidRDefault="00DC4027" w:rsidP="00DC4027">
      <w:pPr>
        <w:spacing w:line="320" w:lineRule="exact"/>
        <w:ind w:firstLine="720"/>
        <w:jc w:val="both"/>
      </w:pPr>
      <w:r>
        <w:t>Šiuo sutikimu Duomenų subjektas patvirtina, kad yra supažindintas su šiomis teisėmis:</w:t>
      </w:r>
    </w:p>
    <w:p w14:paraId="5F2A0C3C" w14:textId="77777777" w:rsidR="00DC4027" w:rsidRDefault="00DC4027" w:rsidP="00DC4027">
      <w:pPr>
        <w:pStyle w:val="ListParagraph"/>
        <w:numPr>
          <w:ilvl w:val="0"/>
          <w:numId w:val="37"/>
        </w:numPr>
        <w:spacing w:line="320" w:lineRule="exact"/>
        <w:jc w:val="both"/>
        <w:rPr>
          <w:lang w:val="lt-LT"/>
        </w:rPr>
      </w:pPr>
      <w:r>
        <w:rPr>
          <w:lang w:val="lt-LT"/>
        </w:rPr>
        <w:t>Susipažinti su savo duomenimis ir kaip jie yra tvarkomi (teisė susipažinti);</w:t>
      </w:r>
    </w:p>
    <w:p w14:paraId="6B24417F" w14:textId="77777777" w:rsidR="00DC4027" w:rsidRDefault="00DC4027" w:rsidP="00DC4027">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68F18DF6" w14:textId="77777777" w:rsidR="00DC4027" w:rsidRDefault="00DC4027" w:rsidP="00DC4027">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15DFF4B4" w14:textId="77777777" w:rsidR="00DC4027" w:rsidRDefault="00DC4027" w:rsidP="00DC4027">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4BBB6B2A" w14:textId="77777777" w:rsidR="00DC4027" w:rsidRDefault="00DC4027" w:rsidP="00DC4027">
      <w:pPr>
        <w:pStyle w:val="ListParagraph"/>
        <w:numPr>
          <w:ilvl w:val="0"/>
          <w:numId w:val="37"/>
        </w:numPr>
        <w:spacing w:line="320" w:lineRule="exact"/>
        <w:jc w:val="both"/>
        <w:rPr>
          <w:lang w:val="lt-LT"/>
        </w:rPr>
      </w:pPr>
      <w:r>
        <w:rPr>
          <w:lang w:val="lt-LT"/>
        </w:rPr>
        <w:t>Teise į duomenų perkėlimą (teisė perkelti);</w:t>
      </w:r>
    </w:p>
    <w:p w14:paraId="700B18ED" w14:textId="77777777" w:rsidR="00DC4027" w:rsidRDefault="00DC4027" w:rsidP="00DC4027">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4C820CC" w14:textId="77777777" w:rsidR="00DC4027" w:rsidRDefault="00DC4027" w:rsidP="00DC4027">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3C9F371C" w14:textId="77777777" w:rsidR="00DC4027" w:rsidRDefault="00DC4027" w:rsidP="00DC4027">
      <w:pPr>
        <w:spacing w:line="320" w:lineRule="exact"/>
        <w:ind w:firstLine="720"/>
        <w:jc w:val="both"/>
        <w:rPr>
          <w:i/>
        </w:rPr>
      </w:pPr>
      <w:r>
        <w:rPr>
          <w:i/>
        </w:rPr>
        <w:t>Duomenų subjektas turi teisę bet kuriuo metu atšaukti savo sutikimą.</w:t>
      </w:r>
    </w:p>
    <w:p w14:paraId="4311F088" w14:textId="77777777" w:rsidR="00DC4027" w:rsidRDefault="00DC4027" w:rsidP="00DC4027">
      <w:pPr>
        <w:spacing w:line="320" w:lineRule="exact"/>
        <w:jc w:val="both"/>
      </w:pPr>
    </w:p>
    <w:p w14:paraId="22457690" w14:textId="77777777" w:rsidR="00DC4027" w:rsidRDefault="00DC4027" w:rsidP="00DC4027">
      <w:pPr>
        <w:spacing w:line="320" w:lineRule="exact"/>
        <w:ind w:firstLine="720"/>
        <w:jc w:val="right"/>
        <w:rPr>
          <w:i/>
        </w:rPr>
      </w:pPr>
      <w:r>
        <w:rPr>
          <w:i/>
        </w:rPr>
        <w:t>_______________________________________</w:t>
      </w:r>
    </w:p>
    <w:p w14:paraId="5DE22E07" w14:textId="77777777" w:rsidR="00DC4027" w:rsidRDefault="00DC4027" w:rsidP="00DC4027">
      <w:pPr>
        <w:spacing w:line="320" w:lineRule="exact"/>
        <w:ind w:firstLine="720"/>
        <w:jc w:val="right"/>
        <w:rPr>
          <w:i/>
        </w:rPr>
      </w:pPr>
      <w:r>
        <w:rPr>
          <w:i/>
        </w:rPr>
        <w:t>[Duomenų subjekto vardas, pavardė, parašas]</w:t>
      </w:r>
    </w:p>
    <w:p w14:paraId="490CB9D4" w14:textId="77777777" w:rsidR="00DC4027" w:rsidRDefault="00DC4027" w:rsidP="00DC4027"/>
    <w:p w14:paraId="0841DA74" w14:textId="77777777" w:rsidR="00DC4027" w:rsidRDefault="00DC4027" w:rsidP="00DC4027">
      <w:pPr>
        <w:jc w:val="center"/>
        <w:rPr>
          <w:sz w:val="20"/>
        </w:rPr>
      </w:pPr>
      <w:r>
        <w:rPr>
          <w:sz w:val="20"/>
        </w:rPr>
        <w:t>Duomenų valdytojo rekvizitai:</w:t>
      </w:r>
    </w:p>
    <w:p w14:paraId="61663ED9" w14:textId="77777777" w:rsidR="00DC4027" w:rsidRDefault="00DC4027" w:rsidP="00DC4027">
      <w:pPr>
        <w:jc w:val="center"/>
        <w:rPr>
          <w:sz w:val="20"/>
        </w:rPr>
      </w:pPr>
      <w:r>
        <w:rPr>
          <w:sz w:val="20"/>
        </w:rPr>
        <w:t>Vilniaus Gedimino technikos universitetas</w:t>
      </w:r>
    </w:p>
    <w:p w14:paraId="2A85F934" w14:textId="77777777" w:rsidR="00DC4027" w:rsidRDefault="00DC4027" w:rsidP="00DC4027">
      <w:pPr>
        <w:jc w:val="center"/>
        <w:rPr>
          <w:sz w:val="20"/>
        </w:rPr>
      </w:pPr>
      <w:r>
        <w:rPr>
          <w:sz w:val="20"/>
        </w:rPr>
        <w:t>Juridinio asmens kodas: 111950243</w:t>
      </w:r>
    </w:p>
    <w:p w14:paraId="70B608B8" w14:textId="77777777" w:rsidR="00DC4027" w:rsidRDefault="00DC4027" w:rsidP="00DC4027">
      <w:pPr>
        <w:jc w:val="center"/>
        <w:rPr>
          <w:sz w:val="20"/>
        </w:rPr>
      </w:pPr>
      <w:r>
        <w:rPr>
          <w:sz w:val="20"/>
        </w:rPr>
        <w:t>Adresas: Saulėtekio al. 11, LT-10223 Vilnius</w:t>
      </w:r>
    </w:p>
    <w:p w14:paraId="127969F7" w14:textId="77777777" w:rsidR="00DC4027" w:rsidRDefault="00DC4027" w:rsidP="00DC4027">
      <w:pPr>
        <w:jc w:val="center"/>
        <w:rPr>
          <w:sz w:val="20"/>
        </w:rPr>
      </w:pPr>
      <w:r>
        <w:rPr>
          <w:sz w:val="20"/>
        </w:rPr>
        <w:t>Tel. (8 5) 274 5030</w:t>
      </w:r>
    </w:p>
    <w:p w14:paraId="56E2EA97" w14:textId="77777777" w:rsidR="00DC4027" w:rsidRDefault="00DC4027" w:rsidP="00DC4027">
      <w:pPr>
        <w:jc w:val="center"/>
        <w:rPr>
          <w:sz w:val="20"/>
        </w:rPr>
      </w:pPr>
      <w:r>
        <w:rPr>
          <w:sz w:val="20"/>
        </w:rPr>
        <w:t>Faks. (8 5) 270 0112</w:t>
      </w:r>
    </w:p>
    <w:p w14:paraId="5A4E9618" w14:textId="77777777" w:rsidR="00DC4027" w:rsidRDefault="00DC4027" w:rsidP="00DC4027">
      <w:pPr>
        <w:jc w:val="center"/>
        <w:rPr>
          <w:sz w:val="20"/>
        </w:rPr>
      </w:pPr>
      <w:r>
        <w:rPr>
          <w:sz w:val="20"/>
        </w:rPr>
        <w:t>El. paštas: vgtu@vgtu.lt</w:t>
      </w:r>
    </w:p>
    <w:p w14:paraId="13E0FE7F" w14:textId="77777777" w:rsidR="00DC4027" w:rsidRDefault="00DC4027" w:rsidP="00DC4027">
      <w:pPr>
        <w:jc w:val="center"/>
        <w:rPr>
          <w:sz w:val="20"/>
        </w:rPr>
      </w:pPr>
      <w:r>
        <w:rPr>
          <w:sz w:val="20"/>
        </w:rPr>
        <w:t>PVM mokėtojo kodas: LT119502413</w:t>
      </w:r>
    </w:p>
    <w:p w14:paraId="39901791" w14:textId="77777777" w:rsidR="00DC4027" w:rsidRDefault="00DC4027" w:rsidP="00DC4027">
      <w:pPr>
        <w:jc w:val="center"/>
        <w:rPr>
          <w:sz w:val="20"/>
          <w:lang w:val="en-US"/>
        </w:rPr>
      </w:pPr>
      <w:r>
        <w:rPr>
          <w:sz w:val="20"/>
        </w:rPr>
        <w:t>Duomenų apsaugos pareigūno tel. (8 5) 251 2191, el. paštas: dap</w:t>
      </w:r>
      <w:r>
        <w:rPr>
          <w:sz w:val="20"/>
          <w:lang w:val="en-US"/>
        </w:rPr>
        <w:t>@vgtu.lt</w:t>
      </w:r>
    </w:p>
    <w:p w14:paraId="0E245BDC" w14:textId="77777777" w:rsidR="00E53368" w:rsidRDefault="00E53368" w:rsidP="00E53368"/>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977A5C"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977A5C"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977A5C"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977A5C"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977A5C"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977A5C"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977A5C"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977A5C"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977A5C"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977A5C"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lang w:val="en-US" w:eastAsia="en-US"/>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977A5C"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lang w:val="en-US" w:eastAsia="en-US"/>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A81A68" w:rsidRPr="00A81A68">
        <w:rPr>
          <w:lang w:val="en-GB"/>
        </w:rPr>
        <w:lastRenderedPageBreak/>
        <w:t xml:space="preserve">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lang w:val="en-US" w:eastAsia="en-US"/>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85CBB" w14:textId="77777777" w:rsidR="00977A5C" w:rsidRDefault="00977A5C">
      <w:r>
        <w:separator/>
      </w:r>
    </w:p>
  </w:endnote>
  <w:endnote w:type="continuationSeparator" w:id="0">
    <w:p w14:paraId="0AFB572D" w14:textId="77777777" w:rsidR="00977A5C" w:rsidRDefault="00977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30B4DAC5" w:rsidR="00B36B8D" w:rsidRDefault="00B36B8D">
        <w:pPr>
          <w:pStyle w:val="Footer"/>
          <w:jc w:val="right"/>
        </w:pPr>
        <w:r>
          <w:fldChar w:fldCharType="begin"/>
        </w:r>
        <w:r>
          <w:instrText xml:space="preserve"> PAGE   \* MERGEFORMAT </w:instrText>
        </w:r>
        <w:r>
          <w:fldChar w:fldCharType="separate"/>
        </w:r>
        <w:r w:rsidR="009D62DE">
          <w:rPr>
            <w:noProof/>
          </w:rPr>
          <w:t>9</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8B06E" w14:textId="77777777" w:rsidR="00977A5C" w:rsidRDefault="00977A5C">
      <w:r>
        <w:separator/>
      </w:r>
    </w:p>
  </w:footnote>
  <w:footnote w:type="continuationSeparator" w:id="0">
    <w:p w14:paraId="1186090B" w14:textId="77777777" w:rsidR="00977A5C" w:rsidRDefault="00977A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4B3F"/>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77A5C"/>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1D83"/>
    <w:rsid w:val="009C29A7"/>
    <w:rsid w:val="009D0C2D"/>
    <w:rsid w:val="009D1E7E"/>
    <w:rsid w:val="009D48AC"/>
    <w:rsid w:val="009D62DE"/>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027"/>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3368"/>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23BA5536-E9BF-432C-8D6E-D4FFE938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uiPriority w:val="99"/>
    <w:semiHidden/>
    <w:unhideWhenUsed/>
    <w:rsid w:val="00E53368"/>
    <w:pPr>
      <w:spacing w:after="120" w:line="480" w:lineRule="auto"/>
    </w:pPr>
  </w:style>
  <w:style w:type="character" w:customStyle="1" w:styleId="BodyText2Char">
    <w:name w:val="Body Text 2 Char"/>
    <w:basedOn w:val="DefaultParagraphFont"/>
    <w:link w:val="BodyText2"/>
    <w:uiPriority w:val="99"/>
    <w:semiHidden/>
    <w:rsid w:val="00E53368"/>
    <w:rPr>
      <w:sz w:val="24"/>
      <w:szCs w:val="24"/>
      <w:lang w:val="lt-LT" w:eastAsia="lt-LT"/>
    </w:rPr>
  </w:style>
  <w:style w:type="paragraph" w:styleId="Title">
    <w:name w:val="Title"/>
    <w:basedOn w:val="Normal"/>
    <w:link w:val="TitleChar"/>
    <w:qFormat/>
    <w:rsid w:val="00E53368"/>
    <w:pPr>
      <w:jc w:val="center"/>
    </w:pPr>
    <w:rPr>
      <w:b/>
      <w:bCs/>
      <w:sz w:val="20"/>
      <w:szCs w:val="20"/>
      <w:lang w:eastAsia="en-US"/>
    </w:rPr>
  </w:style>
  <w:style w:type="character" w:customStyle="1" w:styleId="TitleChar">
    <w:name w:val="Title Char"/>
    <w:basedOn w:val="DefaultParagraphFont"/>
    <w:link w:val="Title"/>
    <w:rsid w:val="00E53368"/>
    <w:rPr>
      <w:b/>
      <w:bCs/>
      <w:lang w:val="lt-LT"/>
    </w:rPr>
  </w:style>
  <w:style w:type="paragraph" w:styleId="EndnoteText">
    <w:name w:val="endnote text"/>
    <w:basedOn w:val="Normal"/>
    <w:link w:val="EndnoteTextChar"/>
    <w:semiHidden/>
    <w:rsid w:val="00E53368"/>
    <w:rPr>
      <w:sz w:val="20"/>
      <w:szCs w:val="20"/>
      <w:lang w:eastAsia="en-US"/>
    </w:rPr>
  </w:style>
  <w:style w:type="character" w:customStyle="1" w:styleId="EndnoteTextChar">
    <w:name w:val="Endnote Text Char"/>
    <w:basedOn w:val="DefaultParagraphFont"/>
    <w:link w:val="EndnoteText"/>
    <w:semiHidden/>
    <w:rsid w:val="00E53368"/>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5595392"/>
        <c:axId val="185596928"/>
      </c:barChart>
      <c:catAx>
        <c:axId val="18559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5596928"/>
        <c:crosses val="autoZero"/>
        <c:auto val="1"/>
        <c:lblAlgn val="ctr"/>
        <c:lblOffset val="100"/>
        <c:noMultiLvlLbl val="0"/>
      </c:catAx>
      <c:valAx>
        <c:axId val="18559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5595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207516416"/>
        <c:axId val="207517952"/>
      </c:lineChart>
      <c:catAx>
        <c:axId val="2075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517952"/>
        <c:crosses val="autoZero"/>
        <c:auto val="1"/>
        <c:lblAlgn val="ctr"/>
        <c:lblOffset val="100"/>
        <c:noMultiLvlLbl val="0"/>
      </c:catAx>
      <c:valAx>
        <c:axId val="2075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5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FD8E89FE-8ACE-4640-BB45-20D5E98DD762}"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228FC5C-0FBB-4497-9EEE-D250E4E0D7D6}" srcId="{7ED6072F-A392-4446-9633-5FE02A5E1C26}" destId="{C14D6B34-4B95-482B-9B35-114D524C0238}" srcOrd="2" destOrd="0" parTransId="{54D847E3-A1AF-47A8-833A-274DB8D598ED}" sibTransId="{FBE6E33C-DD72-44A3-B616-6EFA8394521F}"/>
    <dgm:cxn modelId="{A2DD9397-AFB7-41BA-8150-FDFA697DECBE}" type="presOf" srcId="{D90A243D-D7A3-4AC5-A76B-499A0B10FB12}" destId="{0885673F-BB17-4543-BC0B-63487B4853BF}" srcOrd="0" destOrd="0" presId="urn:microsoft.com/office/officeart/2005/8/layout/cycle3"/>
    <dgm:cxn modelId="{CC1C8DFC-36CC-4FF7-8DE5-518D4A0BEFBD}"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AFADD0F5-6A6A-4438-8A2C-C3F262B52467}" srcId="{7ED6072F-A392-4446-9633-5FE02A5E1C26}" destId="{20B103E1-6FFF-419B-9FB6-FEDC489534E4}" srcOrd="4" destOrd="0" parTransId="{65735BA0-15B1-495C-8B26-3B50339E6DEC}" sibTransId="{395E00FB-4BAC-4517-ADC4-44880A7DF6D7}"/>
    <dgm:cxn modelId="{274F9B41-574E-4097-B372-BC24043D5E5C}" type="presOf" srcId="{20B103E1-6FFF-419B-9FB6-FEDC489534E4}" destId="{ACE4F81E-1625-41C8-A03F-F2CC85EA66E5}" srcOrd="0" destOrd="0" presId="urn:microsoft.com/office/officeart/2005/8/layout/cycle3"/>
    <dgm:cxn modelId="{F6384B4C-CF75-4298-B6FA-A114625C58C4}" type="presOf" srcId="{71DC516F-03E8-405A-A9F7-BE5FBDCB0749}" destId="{DD6E1B6C-2849-4E8F-AE35-369AFB477BF6}"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7C3A9F8A-5F2E-4BC2-B7B2-FFD75BB73480}" type="presOf" srcId="{C14D6B34-4B95-482B-9B35-114D524C0238}" destId="{3C9862ED-8B1C-4CF5-87B1-4506977151C5}" srcOrd="0" destOrd="0" presId="urn:microsoft.com/office/officeart/2005/8/layout/cycle3"/>
    <dgm:cxn modelId="{9216A484-2D41-4CBE-B8E6-74E050FA6D37}" type="presOf" srcId="{7ED6072F-A392-4446-9633-5FE02A5E1C26}" destId="{0DD97EFC-58CB-4B0F-8C2B-91AC9584F804}" srcOrd="0" destOrd="0" presId="urn:microsoft.com/office/officeart/2005/8/layout/cycle3"/>
    <dgm:cxn modelId="{32417A4D-2E5F-4C71-87F6-3F1A8ACCF6B2}" type="presParOf" srcId="{0DD97EFC-58CB-4B0F-8C2B-91AC9584F804}" destId="{6BF7E8A7-178A-4B93-83CE-6BABDB7D7772}" srcOrd="0" destOrd="0" presId="urn:microsoft.com/office/officeart/2005/8/layout/cycle3"/>
    <dgm:cxn modelId="{301AD841-1E67-42FA-8E43-E636AB1840C6}" type="presParOf" srcId="{6BF7E8A7-178A-4B93-83CE-6BABDB7D7772}" destId="{57AD04E5-09F6-43C0-9EDA-82E16B8655F8}" srcOrd="0" destOrd="0" presId="urn:microsoft.com/office/officeart/2005/8/layout/cycle3"/>
    <dgm:cxn modelId="{B1952B29-BA25-4016-99ED-A47BB62FB60B}" type="presParOf" srcId="{6BF7E8A7-178A-4B93-83CE-6BABDB7D7772}" destId="{2CE26433-0036-4748-99AC-1C7934055E2E}" srcOrd="1" destOrd="0" presId="urn:microsoft.com/office/officeart/2005/8/layout/cycle3"/>
    <dgm:cxn modelId="{46B1B947-27AE-4764-8528-1E9247D3069F}" type="presParOf" srcId="{6BF7E8A7-178A-4B93-83CE-6BABDB7D7772}" destId="{0885673F-BB17-4543-BC0B-63487B4853BF}" srcOrd="2" destOrd="0" presId="urn:microsoft.com/office/officeart/2005/8/layout/cycle3"/>
    <dgm:cxn modelId="{AFE34F32-545A-452C-ABB4-EA2FEC1ED3BB}" type="presParOf" srcId="{6BF7E8A7-178A-4B93-83CE-6BABDB7D7772}" destId="{3C9862ED-8B1C-4CF5-87B1-4506977151C5}" srcOrd="3" destOrd="0" presId="urn:microsoft.com/office/officeart/2005/8/layout/cycle3"/>
    <dgm:cxn modelId="{F2525951-CF5F-49CF-A5DC-DADD7CCBFFCC}" type="presParOf" srcId="{6BF7E8A7-178A-4B93-83CE-6BABDB7D7772}" destId="{DD6E1B6C-2849-4E8F-AE35-369AFB477BF6}" srcOrd="4" destOrd="0" presId="urn:microsoft.com/office/officeart/2005/8/layout/cycle3"/>
    <dgm:cxn modelId="{84A61B4E-8E98-42E9-BA69-89C6D4F6B7BA}"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834FE-8DCD-43E5-891E-EFEA4B06B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699</Words>
  <Characters>32487</Characters>
  <Application>Microsoft Office Word</Application>
  <DocSecurity>0</DocSecurity>
  <Lines>270</Lines>
  <Paragraphs>76</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110</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1-05-25T05:31:00Z</dcterms:created>
  <dcterms:modified xsi:type="dcterms:W3CDTF">2021-05-25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